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r>
        <w:t>p</w:t>
      </w:r>
      <w:r w:rsidR="00A6294C">
        <w:t>ar</w:t>
      </w:r>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r>
        <w:t xml:space="preserve">en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0A632B" w:rsidP="00636C05">
            <w:proofErr w:type="spellStart"/>
            <w:r>
              <w:t>ed</w:t>
            </w:r>
            <w:proofErr w:type="spellEnd"/>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Depuis 2014,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4A2FB9" w:rsidRDefault="00F02EEF" w:rsidP="00B83EC9">
      <w:r>
        <w:t xml:space="preserve">Mon approche est basée sur </w:t>
      </w:r>
      <w:r w:rsidR="004A2FB9">
        <w:t xml:space="preserve">des sous-structures </w:t>
      </w:r>
      <w:r w:rsidR="005E791D">
        <w:t>de la SS</w:t>
      </w:r>
      <w:r>
        <w:t xml:space="preserve">. </w:t>
      </w:r>
      <w:r w:rsidR="00672DF0">
        <w:t xml:space="preserve">Elle </w:t>
      </w:r>
      <w:r w:rsidR="004A2FB9">
        <w:t>considère</w:t>
      </w:r>
      <w:r w:rsidR="005E791D">
        <w:t xml:space="preserve">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w:t>
      </w:r>
      <w:r w:rsidR="004A2FB9">
        <w:t>millions</w:t>
      </w:r>
      <w:r w:rsidR="00040209" w:rsidRPr="00040209">
        <w:t xml:space="preserve"> de </w:t>
      </w:r>
      <w:r w:rsidR="004A2FB9">
        <w:t>nucléotides provenant de plusieurs milliers d’ARN</w:t>
      </w:r>
      <w:r w:rsidR="00040209" w:rsidRPr="00040209">
        <w:t xml:space="preserve">, je les ai </w:t>
      </w:r>
      <w:r w:rsidR="00040209" w:rsidRPr="00040209">
        <w:lastRenderedPageBreak/>
        <w:t>compilé</w:t>
      </w:r>
      <w:r w:rsidR="004A2FB9">
        <w:t>e</w:t>
      </w:r>
      <w:r w:rsidR="00040209" w:rsidRPr="00040209">
        <w:t xml:space="preserve">s, </w:t>
      </w:r>
      <w:r w:rsidR="004A2FB9">
        <w:t xml:space="preserve">pour ensuite les utiliser pour </w:t>
      </w:r>
      <w:r w:rsidR="00040209" w:rsidRPr="00040209">
        <w:t>prédi</w:t>
      </w:r>
      <w:r w:rsidR="004A2FB9">
        <w:t>re la réactivité des nucléotides provenant d’ARN non utilisés lors de l’apprentissage</w:t>
      </w:r>
      <w:r w:rsidR="00040209" w:rsidRPr="00040209">
        <w:t>.</w:t>
      </w:r>
      <w:r>
        <w:t xml:space="preserve"> </w:t>
      </w:r>
    </w:p>
    <w:p w:rsidR="00940750" w:rsidRDefault="00821A6D" w:rsidP="00B83EC9">
      <w:r>
        <w:t>En plus de donner un ordre d’exactitude des prédictions</w:t>
      </w:r>
      <w:r w:rsidR="000A7E75">
        <w:t xml:space="preserve"> des SS</w:t>
      </w:r>
      <w:r>
        <w:t>, les deux logiciels que j’ai créé</w:t>
      </w:r>
      <w:r w:rsidR="000A7E75">
        <w:t>s</w:t>
      </w:r>
      <w:r>
        <w:t xml:space="preserve"> </w:t>
      </w:r>
      <w:r w:rsidR="00FC500C">
        <w:t>permettent</w:t>
      </w:r>
      <w:r>
        <w:t xml:space="preserve"> </w:t>
      </w:r>
      <w:r w:rsidR="00FC500C">
        <w:t>d’</w:t>
      </w:r>
      <w:r>
        <w:t>étudier l’ARN dans le contexte de la réactivité chimique</w:t>
      </w:r>
      <w:r w:rsidR="000A7E75">
        <w:t xml:space="preserve"> de façon générale</w:t>
      </w:r>
      <w:r>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w:t>
      </w:r>
      <w:r>
        <w:lastRenderedPageBreak/>
        <w:t>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lastRenderedPageBreak/>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Pr="004A2FB9"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r w:rsidR="004A2FB9">
        <w:t xml:space="preserve"> utilisé pour prédire la réactivité des nucléotides d’un ARN.</w:t>
      </w:r>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4A2FB9" w:rsidP="004A2FB9">
      <w:pPr>
        <w:pStyle w:val="Paragraphesuite"/>
      </w:pPr>
      <w:r>
        <w:rPr>
          <w:noProof/>
        </w:rPr>
        <w:drawing>
          <wp:inline distT="0" distB="0" distL="0" distR="0">
            <wp:extent cx="5236845" cy="2030730"/>
            <wp:effectExtent l="0" t="0" r="1905" b="7620"/>
            <wp:docPr id="319" name="Picture 3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36845" cy="2030730"/>
                    </a:xfrm>
                    <a:prstGeom prst="rect">
                      <a:avLst/>
                    </a:prstGeom>
                    <a:noFill/>
                    <a:ln>
                      <a:noFill/>
                    </a:ln>
                  </pic:spPr>
                </pic:pic>
              </a:graphicData>
            </a:graphic>
          </wp:inline>
        </w:drawing>
      </w:r>
    </w:p>
    <w:p w:rsidR="00807E08" w:rsidRDefault="004A2FB9" w:rsidP="00807E08">
      <w:pPr>
        <w:pStyle w:val="Figure"/>
      </w:pPr>
      <w:bookmarkStart w:id="73" w:name="_Toc502671238"/>
      <w:r w:rsidRPr="00250F15">
        <w:rPr>
          <w:b/>
        </w:rPr>
        <w:t>Représentation en balle</w:t>
      </w:r>
      <w:r>
        <w:rPr>
          <w:b/>
        </w:rPr>
        <w:t>s</w:t>
      </w:r>
      <w:r w:rsidRPr="00250F15">
        <w:rPr>
          <w:b/>
        </w:rPr>
        <w:t xml:space="preserve"> et bâton</w:t>
      </w:r>
      <w:r>
        <w:rPr>
          <w:b/>
        </w:rPr>
        <w:t>s</w:t>
      </w:r>
      <w:r w:rsidRPr="00250F15">
        <w:rPr>
          <w:b/>
        </w:rPr>
        <w:t xml:space="preserve"> (</w:t>
      </w:r>
      <w:proofErr w:type="spellStart"/>
      <w:r w:rsidRPr="00250F15">
        <w:rPr>
          <w:b/>
          <w:i/>
        </w:rPr>
        <w:t>ball</w:t>
      </w:r>
      <w:r>
        <w:rPr>
          <w:b/>
          <w:i/>
        </w:rPr>
        <w:t>s</w:t>
      </w:r>
      <w:proofErr w:type="spellEnd"/>
      <w:r w:rsidRPr="00250F15">
        <w:rPr>
          <w:b/>
          <w:i/>
        </w:rPr>
        <w:t xml:space="preserve"> and stick</w:t>
      </w:r>
      <w:r>
        <w:rPr>
          <w:b/>
          <w:i/>
        </w:rPr>
        <w:t>s</w:t>
      </w:r>
      <w:r w:rsidRPr="00250F15">
        <w:rPr>
          <w:b/>
        </w:rPr>
        <w:t>)</w:t>
      </w:r>
      <w:r>
        <w:rPr>
          <w:b/>
        </w:rPr>
        <w:t xml:space="preserve"> d’un groupement phosphate</w:t>
      </w:r>
      <w:r>
        <w:t xml:space="preserve"> </w:t>
      </w:r>
      <w:r>
        <w:rPr>
          <w:b/>
        </w:rPr>
        <w:t>et</w:t>
      </w:r>
      <w:r w:rsidR="00807E08">
        <w:t xml:space="preserve"> </w:t>
      </w:r>
      <w:r w:rsidRPr="00250F15">
        <w:rPr>
          <w:b/>
        </w:rPr>
        <w:t>d</w:t>
      </w:r>
      <w:r>
        <w:rPr>
          <w:b/>
        </w:rPr>
        <w:t>’un</w:t>
      </w:r>
      <w:r w:rsidRPr="00250F15">
        <w:rPr>
          <w:b/>
        </w:rPr>
        <w:t xml:space="preserve"> beta-D-ribose</w:t>
      </w:r>
      <w:r>
        <w:t>.</w:t>
      </w:r>
      <w:r>
        <w:t xml:space="preserve"> Le phosphore est vert, l</w:t>
      </w:r>
      <w:r>
        <w:t>es oxygènes sont rouges, les carbones gris et les hydrogènes blancs</w:t>
      </w:r>
      <w:r>
        <w:t xml:space="preserve"> </w:t>
      </w:r>
      <w:r w:rsidRPr="004A2FB9">
        <w:rPr>
          <w:b/>
        </w:rPr>
        <w:t>A)</w:t>
      </w:r>
      <w:r>
        <w:t xml:space="preserve"> </w:t>
      </w:r>
      <w:r w:rsidR="00807E08">
        <w:t>L’atome de phosphore</w:t>
      </w:r>
      <w:r>
        <w:t xml:space="preserve"> </w:t>
      </w:r>
      <w:r w:rsidR="00807E08">
        <w:t>est au centre des atomes d’oxygène.</w:t>
      </w:r>
      <w:r w:rsidR="00807E08">
        <w:rPr>
          <w:noProof/>
        </w:rPr>
        <w:t xml:space="preserve"> Les hydrogènes </w:t>
      </w:r>
      <w:r>
        <w:rPr>
          <w:noProof/>
        </w:rPr>
        <w:t>en périférie</w:t>
      </w:r>
      <w:r w:rsidR="00807E08">
        <w:rPr>
          <w:noProof/>
        </w:rPr>
        <w:t>.</w:t>
      </w:r>
      <w:r>
        <w:rPr>
          <w:noProof/>
        </w:rPr>
        <w:t xml:space="preserve"> </w:t>
      </w:r>
      <w:r w:rsidR="00807E08">
        <w:rPr>
          <w:noProof/>
        </w:rPr>
        <w:t>Source : PubChem3D.</w:t>
      </w:r>
      <w:bookmarkEnd w:id="73"/>
      <w:r>
        <w:rPr>
          <w:noProof/>
        </w:rPr>
        <w:t xml:space="preserve"> </w:t>
      </w:r>
      <w:r w:rsidRPr="004A2FB9">
        <w:rPr>
          <w:b/>
          <w:noProof/>
        </w:rPr>
        <w:t>B)</w:t>
      </w:r>
      <w:r>
        <w:rPr>
          <w:noProof/>
        </w:rPr>
        <w:t xml:space="preserve"> </w:t>
      </w:r>
      <w:r>
        <w:t>Dans le polymère qu’est l’ARN, les groupes phosphate</w:t>
      </w:r>
      <w:r>
        <w:t>s</w:t>
      </w:r>
      <w:r>
        <w:t xml:space="preserve"> s’attachent aux carbones 3 et 5 du ribose. Le carbone 1, en beta, est lié à la base azotée. Cette image est disponible sur </w:t>
      </w:r>
      <w:hyperlink r:id="rId21" w:history="1">
        <w:r w:rsidRPr="00794AB5">
          <w:rPr>
            <w:rStyle w:val="Hyperlink"/>
          </w:rPr>
          <w:t>https://commons.wikimedia.org/</w:t>
        </w:r>
      </w:hyperlink>
      <w:r>
        <w:t>, elle a été produite par, Marina Vladivostok</w:t>
      </w:r>
      <w:r>
        <w:t>, les positions (1, 3, 5) des atomes ont été ajoutés.</w:t>
      </w:r>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4A2FB9">
        <w:t xml:space="preserve"> (pas dans une chain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w:t>
      </w:r>
      <w:r w:rsidR="004A2FB9">
        <w:t>,</w:t>
      </w:r>
      <w:r w:rsidR="00B52602">
        <w:t xml:space="preserve">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4A2FB9">
        <w:t xml:space="preserve"> et un atome d’oxygène qu’il partage avec sa base</w:t>
      </w:r>
      <w:r w:rsidR="00F97B16">
        <w:t>.</w:t>
      </w:r>
      <w:r w:rsidR="00F62A58">
        <w:t xml:space="preserve"> Dans la figure ci-dessous, on observe un beta-D-ribose. Son image </w:t>
      </w:r>
      <w:r w:rsidR="002251DE">
        <w:t>miroir</w:t>
      </w:r>
      <w:r w:rsidR="00F62A58">
        <w:t>, la forme «</w:t>
      </w:r>
      <w:r w:rsidR="004A2FB9">
        <w:t> </w:t>
      </w:r>
      <w:r w:rsidR="00F62A58">
        <w:t>L</w:t>
      </w:r>
      <w:r w:rsidR="004A2FB9">
        <w:t> </w:t>
      </w:r>
      <w:r w:rsidR="00F62A58">
        <w:t>» n’est pas présent</w:t>
      </w:r>
      <w:r w:rsidR="002251DE">
        <w:t>e</w:t>
      </w:r>
      <w:r w:rsidR="00F62A58">
        <w:t xml:space="preserve"> dans la nature.</w:t>
      </w:r>
      <w:r w:rsidR="00EC1B65">
        <w:t xml:space="preserve"> </w:t>
      </w:r>
    </w:p>
    <w:p w:rsidR="00F62A58" w:rsidRDefault="00F62A58" w:rsidP="00F62A58">
      <w:pPr>
        <w:spacing w:line="240" w:lineRule="auto"/>
        <w:jc w:val="center"/>
      </w:pP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5" w:name="_Hlk501452452"/>
      <w:bookmarkStart w:id="76" w:name="_Hlk500682207"/>
      <w:bookmarkStart w:id="77" w:name="_Toc502671240"/>
      <w:r w:rsidRPr="004A2FB9">
        <w:rPr>
          <w:b/>
        </w:rPr>
        <w:t>A)</w:t>
      </w:r>
      <w:r>
        <w:t xml:space="preserve"> </w:t>
      </w:r>
      <w:r w:rsidR="000D301C" w:rsidRPr="000D301C">
        <w:t>L’adénine</w:t>
      </w:r>
      <w:bookmarkEnd w:id="75"/>
      <w:r w:rsidR="000D301C">
        <w:t xml:space="preserve"> est une base azotée de la famille des purines. Son symbole est le </w:t>
      </w:r>
      <w:r w:rsidR="000D301C" w:rsidRPr="004A2FB9">
        <w:rPr>
          <w:u w:val="single"/>
        </w:rPr>
        <w:t>A</w:t>
      </w:r>
      <w:r w:rsidR="000D301C">
        <w:t>.</w:t>
      </w:r>
      <w:bookmarkEnd w:id="76"/>
      <w:r w:rsidR="000D301C">
        <w:t xml:space="preserve"> </w:t>
      </w:r>
      <w:r w:rsidR="000D301C" w:rsidRPr="004A2FB9">
        <w:rPr>
          <w:b/>
        </w:rPr>
        <w:t>B)</w:t>
      </w:r>
      <w:r w:rsidR="000D301C">
        <w:t xml:space="preserve"> </w:t>
      </w:r>
      <w:bookmarkStart w:id="78" w:name="_Hlk501452460"/>
      <w:r w:rsidR="000D301C">
        <w:t xml:space="preserve">La guanine </w:t>
      </w:r>
      <w:bookmarkEnd w:id="78"/>
      <w:r w:rsidR="000D301C">
        <w:t>est</w:t>
      </w:r>
      <w:r>
        <w:t xml:space="preserve"> aussi</w:t>
      </w:r>
      <w:r w:rsidR="000D301C">
        <w:t xml:space="preserve"> une base azotée de la famille des purines. Son symbole est le </w:t>
      </w:r>
      <w:r w:rsidR="000D301C" w:rsidRPr="004A2FB9">
        <w:rPr>
          <w:u w:val="single"/>
        </w:rPr>
        <w:t>G</w:t>
      </w:r>
      <w:r w:rsidR="000D301C">
        <w:t xml:space="preserve">. </w:t>
      </w:r>
      <w:r w:rsidR="000D301C" w:rsidRPr="004A2FB9">
        <w:rPr>
          <w:b/>
        </w:rPr>
        <w:t>C)</w:t>
      </w:r>
      <w:r w:rsidR="000D301C">
        <w:t xml:space="preserve"> </w:t>
      </w:r>
      <w:bookmarkStart w:id="79" w:name="_Hlk501452525"/>
      <w:r w:rsidR="000D301C">
        <w:t xml:space="preserve">La cytosine </w:t>
      </w:r>
      <w:bookmarkEnd w:id="79"/>
      <w:r w:rsidR="000D301C">
        <w:t xml:space="preserve">est une base azotée de la famille des pyrimidines. Son symbole est le </w:t>
      </w:r>
      <w:r w:rsidR="000D301C" w:rsidRPr="004A2FB9">
        <w:rPr>
          <w:u w:val="single"/>
        </w:rPr>
        <w:t>C</w:t>
      </w:r>
      <w:r w:rsidR="000D301C">
        <w:t xml:space="preserve">. </w:t>
      </w:r>
      <w:r w:rsidR="000D301C" w:rsidRPr="004A2FB9">
        <w:rPr>
          <w:b/>
        </w:rPr>
        <w:t>D)</w:t>
      </w:r>
      <w:r w:rsidR="000D301C">
        <w:t xml:space="preserve"> </w:t>
      </w:r>
      <w:bookmarkStart w:id="80" w:name="_Hlk501452529"/>
      <w:r>
        <w:t>Tout comme la cytosine, l</w:t>
      </w:r>
      <w:r w:rsidR="000D301C">
        <w:t>’uracile</w:t>
      </w:r>
      <w:bookmarkEnd w:id="80"/>
      <w:r w:rsidR="000D301C">
        <w:t xml:space="preserve"> est une base azotée de la famille des pyrimidines. Son symbole est le </w:t>
      </w:r>
      <w:r w:rsidR="000D301C" w:rsidRPr="004A2FB9">
        <w:rPr>
          <w:u w:val="single"/>
        </w:rPr>
        <w:t>U</w:t>
      </w:r>
      <w:r w:rsidR="000D301C">
        <w:t>.</w:t>
      </w:r>
      <w:bookmarkEnd w:id="77"/>
    </w:p>
    <w:p w:rsidR="002E3885" w:rsidRPr="00B67B3F" w:rsidRDefault="00980828" w:rsidP="002E3885">
      <w:pPr>
        <w:pStyle w:val="Heading3"/>
      </w:pPr>
      <w:bookmarkStart w:id="81" w:name="_Toc502671834"/>
      <w:r>
        <w:t xml:space="preserve">1.5.2 </w:t>
      </w:r>
      <w:r w:rsidR="002E3885" w:rsidRPr="00B67B3F">
        <w:t>La structure secondaire</w:t>
      </w:r>
      <w:bookmarkEnd w:id="81"/>
    </w:p>
    <w:p w:rsidR="009C4B88" w:rsidRDefault="00396210" w:rsidP="002E3885">
      <w:pPr>
        <w:pStyle w:val="Paragraphe"/>
      </w:pPr>
      <w:bookmarkStart w:id="82" w:name="_Hlk501225813"/>
      <w:r w:rsidRPr="00396210">
        <w:t>La structure secondaire</w:t>
      </w:r>
      <w:r w:rsidR="004A2FB9">
        <w:t xml:space="preserve"> (SS)</w:t>
      </w:r>
      <w:r w:rsidRPr="00396210">
        <w:t xml:space="preserv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w:t>
      </w:r>
      <w:r w:rsidR="004A2FB9">
        <w:t>la plupart du temps</w:t>
      </w:r>
      <w:r w:rsidRPr="00396210">
        <w:t xml:space="preserve"> </w:t>
      </w:r>
      <w:r w:rsidR="004A2FB9">
        <w:t>les SS des ARN</w:t>
      </w:r>
      <w:r w:rsidRPr="00396210">
        <w:t xml:space="preserve"> sont formées par deux brins de la même molécule</w:t>
      </w:r>
      <w:bookmarkStart w:id="83" w:name="_Hlk501452613"/>
      <w:r w:rsidRPr="00396210">
        <w:t xml:space="preserve">. </w:t>
      </w:r>
      <w:bookmarkStart w:id="84" w:name="_Hlk501455164"/>
      <w:bookmarkStart w:id="85"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Exemple de</w:t>
      </w:r>
      <w:r w:rsidR="00812CC2">
        <w:t xml:space="preserve"> visualisation d’une</w:t>
      </w:r>
      <w:r>
        <w:t xml:space="preserve"> structure secondaire généré</w:t>
      </w:r>
      <w:r w:rsidR="00812CC2">
        <w:t>e</w:t>
      </w:r>
      <w:r>
        <w:t xml:space="preserve"> par le logiciel </w:t>
      </w:r>
      <w:r w:rsidRPr="009C4B88">
        <w:rPr>
          <w:i/>
        </w:rPr>
        <w:t xml:space="preserve">RNA dynamique </w:t>
      </w:r>
      <w:proofErr w:type="spellStart"/>
      <w:r w:rsidRPr="009C4B88">
        <w:rPr>
          <w:i/>
        </w:rPr>
        <w:t>viewer</w:t>
      </w:r>
      <w:proofErr w:type="spellEnd"/>
      <w:r>
        <w:t>.</w:t>
      </w:r>
      <w:r w:rsidR="004A2FB9">
        <w:t xml:space="preserve"> (Voir chapitre 2)</w:t>
      </w:r>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nucléotides adjacents</w:t>
      </w:r>
      <w:r w:rsidR="004A2FB9">
        <w:t xml:space="preserve"> liés de façon covalente</w:t>
      </w:r>
      <w:r w:rsidR="009F394D">
        <w:t>)</w:t>
      </w:r>
      <w:r w:rsidRPr="00396210">
        <w:t xml:space="preserve"> et l’absence de </w:t>
      </w:r>
      <w:bookmarkStart w:id="86" w:name="_Hlk501453056"/>
      <w:r w:rsidRPr="00396210">
        <w:t>pseudo-nœuds</w:t>
      </w:r>
      <w:bookmarkEnd w:id="86"/>
      <w:r w:rsidR="004A2FB9">
        <w:t xml:space="preserve">. Les </w:t>
      </w:r>
      <w:r w:rsidR="004A2FB9" w:rsidRPr="00396210">
        <w:t>pseudo-nœuds</w:t>
      </w:r>
      <w:r w:rsidR="004A2FB9">
        <w:t xml:space="preserve"> sont des structures de la forme</w:t>
      </w:r>
      <w:r w:rsidR="000B386B">
        <w:t>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w:t>
      </w:r>
      <w:r w:rsidR="004A2FB9">
        <w:rPr>
          <w:u w:val="single"/>
        </w:rPr>
        <w:t>x</w:t>
      </w:r>
      <w:r w:rsidR="004A2FB9">
        <w:rPr>
          <w:u w:val="single"/>
          <w:vertAlign w:val="superscript"/>
        </w:rPr>
        <w:t>2</w:t>
      </w:r>
      <w:r w:rsidR="00CA0BF5" w:rsidRPr="009C4B88">
        <w:rPr>
          <w:u w:val="single"/>
        </w:rPr>
        <w:t>u</w:t>
      </w:r>
      <w:r w:rsidR="004A2FB9">
        <w:rPr>
          <w:u w:val="single"/>
        </w:rPr>
        <w:t>y</w:t>
      </w:r>
      <w:r w:rsidR="004A2FB9">
        <w:rPr>
          <w:u w:val="single"/>
          <w:vertAlign w:val="superscript"/>
        </w:rPr>
        <w:t>1</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w:t>
      </w:r>
      <w:r w:rsidR="009C4B88">
        <w:t xml:space="preserve">(en exposant) </w:t>
      </w:r>
      <w:r w:rsidR="00CA0BF5">
        <w:t>avec les 2</w:t>
      </w:r>
      <w:r w:rsidR="009C4B88">
        <w:t xml:space="preserve"> (en exposant)</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4"/>
      <w:r w:rsidRPr="00396210">
        <w:t xml:space="preserve"> </w:t>
      </w:r>
      <w:bookmarkStart w:id="87" w:name="_Hlk501454068"/>
      <w:bookmarkEnd w:id="83"/>
      <w:bookmarkEnd w:id="85"/>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xml:space="preserve">, sans ces contraintes le problème </w:t>
      </w:r>
      <w:r w:rsidR="004A2FB9">
        <w:t xml:space="preserve">peut </w:t>
      </w:r>
      <w:r w:rsidR="009C4B88">
        <w:t>croit</w:t>
      </w:r>
      <w:r w:rsidR="004A2FB9">
        <w:t>e</w:t>
      </w:r>
      <w:r w:rsidR="009C4B88">
        <w:t xml:space="preserve"> de façon exponentielle en fonction de la longueur de l’ARN</w:t>
      </w:r>
      <w:r w:rsidRPr="00396210">
        <w:t>.</w:t>
      </w:r>
      <w:bookmarkEnd w:id="87"/>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xml:space="preserve">. </w:t>
      </w:r>
      <w:bookmarkEnd w:id="82"/>
      <w:r w:rsidR="009C4B88">
        <w:t>La figure 6 est un exemple de tige suivi d’une boucle.</w:t>
      </w:r>
      <w:r w:rsidR="004A2FB9">
        <w:t xml:space="preserve"> De façon générale, l</w:t>
      </w:r>
      <w:r w:rsidR="009C4B88">
        <w:t>a structure secondaire est l’ajout des paires de base à une séquence de nucléotides.</w:t>
      </w:r>
    </w:p>
    <w:p w:rsidR="004B4255" w:rsidRPr="004B4255" w:rsidRDefault="00980828" w:rsidP="00980828">
      <w:pPr>
        <w:pStyle w:val="Heading3"/>
        <w:rPr>
          <w:sz w:val="27"/>
          <w:lang w:eastAsia="en-CA"/>
        </w:rPr>
      </w:pPr>
      <w:bookmarkStart w:id="88" w:name="_Toc502671835"/>
      <w:bookmarkStart w:id="89" w:name="_Hlk501466015"/>
      <w:r>
        <w:t>1.5.3</w:t>
      </w:r>
      <w:bookmarkEnd w:id="88"/>
      <w:r w:rsidR="004A2FB9">
        <w:t xml:space="preserve"> Les cycles minimale nucléotidique</w:t>
      </w:r>
    </w:p>
    <w:p w:rsidR="004A2FB9" w:rsidRDefault="004A2FB9" w:rsidP="004A2FB9">
      <w:pPr>
        <w:pStyle w:val="Paragraphe"/>
      </w:pPr>
      <w:r>
        <w:t>Pour étudier la réactivité des nucléotides, il est utile de sous diviser l’ARN. Un</w:t>
      </w:r>
      <w:r w:rsidRPr="004B4255">
        <w:t xml:space="preserve"> </w:t>
      </w:r>
      <w:r>
        <w:t>cycles minimale</w:t>
      </w:r>
      <w:r>
        <w:t xml:space="preserve"> nucléotidique</w:t>
      </w:r>
      <w:r w:rsidRPr="004B4255">
        <w:t xml:space="preserve"> </w:t>
      </w:r>
      <w:r>
        <w:t>(CMN) est</w:t>
      </w:r>
      <w:r w:rsidR="00D35813" w:rsidRPr="004B4255">
        <w:t xml:space="preserve"> </w:t>
      </w:r>
      <w:r>
        <w:t xml:space="preserve">une </w:t>
      </w:r>
      <w:r w:rsidR="009C4B88">
        <w:t xml:space="preserve">sous-structures </w:t>
      </w:r>
      <w:r w:rsidR="00D35813" w:rsidRPr="004B4255">
        <w:t xml:space="preserve">de la SS des ARN. Un ARN, dans sa forme finale, est composé de boucles, de double hélice, de jonctions et de motifs tertiaires. La définition des </w:t>
      </w:r>
      <w:r>
        <w:t>CMN</w:t>
      </w:r>
      <w:r w:rsidRPr="004B4255">
        <w:t xml:space="preserve"> </w:t>
      </w:r>
      <w:r w:rsidR="00D35813" w:rsidRPr="004B4255">
        <w:t xml:space="preserve">s’appuie sur les paires de bases. Par </w:t>
      </w:r>
      <w:r w:rsidR="00D35813" w:rsidRPr="004B4255">
        <w:lastRenderedPageBreak/>
        <w:t>exemple,</w:t>
      </w:r>
      <w:r>
        <w:t xml:space="preserve"> dans ce mémoire, on désigne par </w:t>
      </w:r>
      <w:r w:rsidRPr="004B4255">
        <w:t xml:space="preserve">« </w:t>
      </w:r>
      <w:r w:rsidRPr="009C4B88">
        <w:rPr>
          <w:rFonts w:ascii="Baskerville Old Face" w:hAnsi="Baskerville Old Face"/>
        </w:rPr>
        <w:t>2_2</w:t>
      </w:r>
      <w:r w:rsidRPr="004B4255">
        <w:t xml:space="preserve"> »</w:t>
      </w:r>
      <w:r>
        <w:t>,</w:t>
      </w:r>
      <w:r w:rsidR="00D35813" w:rsidRPr="004B4255">
        <w:t xml:space="preserve"> le </w:t>
      </w:r>
      <w:r>
        <w:t>CMN</w:t>
      </w:r>
      <w:r w:rsidRPr="004B4255">
        <w:t xml:space="preserve"> </w:t>
      </w:r>
      <w:r w:rsidR="00D35813" w:rsidRPr="004B4255">
        <w:t>le plus fréquent</w:t>
      </w:r>
      <w:r>
        <w:t>. Il</w:t>
      </w:r>
      <w:r w:rsidR="00D35813" w:rsidRPr="004B4255">
        <w:t xml:space="preserve"> a deux paires de bases adjacentes et forment un </w:t>
      </w:r>
      <w:r>
        <w:t>CMN</w:t>
      </w:r>
      <w:r>
        <w:t xml:space="preserve">. </w:t>
      </w:r>
      <w:r>
        <w:t xml:space="preserve">Le tableau I présente 2 CMN, le « </w:t>
      </w:r>
      <w:r w:rsidRPr="009C4B88">
        <w:rPr>
          <w:rFonts w:ascii="Baskerville Old Face" w:hAnsi="Baskerville Old Face"/>
        </w:rPr>
        <w:t>2_2</w:t>
      </w:r>
      <w:r>
        <w:t> </w:t>
      </w:r>
      <w:r>
        <w:t>»</w:t>
      </w:r>
      <w:r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9C4B88" w:rsidP="009C4B88">
      <w:pPr>
        <w:pStyle w:val="Tableau"/>
      </w:pPr>
      <w:r>
        <w:t xml:space="preserve">Représentation de deux </w:t>
      </w:r>
      <w:r w:rsidR="004A2FB9">
        <w:t>CM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pt;height:76.3pt" o:ole="">
                  <v:imagedata r:id="rId28" o:title=""/>
                </v:shape>
                <o:OLEObject Type="Embed" ProgID="PBrush" ShapeID="_x0000_i1034" DrawAspect="Content" ObjectID="_1594562225" r:id="rId29"/>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D35813" w:rsidP="009C4B88">
      <w:pPr>
        <w:pStyle w:val="Paragraphe"/>
      </w:pPr>
      <w:r w:rsidRPr="004B4255">
        <w:t xml:space="preserve">Un </w:t>
      </w:r>
      <w:r w:rsidR="004A2FB9">
        <w:t>CMN</w:t>
      </w:r>
      <w:r w:rsidR="004A2FB9" w:rsidRPr="004B4255">
        <w:t xml:space="preserve"> </w:t>
      </w:r>
      <w:r w:rsidRPr="004B4255">
        <w:t>«</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t xml:space="preserve">Sous-structure formée de deux MCN collés. L’identifiant de cette sous-structure est : « </w:t>
      </w:r>
      <w:r>
        <w:rPr>
          <w:rFonts w:ascii="Trebuchet MS" w:hAnsi="Trebuchet MS"/>
          <w:color w:val="222222"/>
          <w:sz w:val="23"/>
          <w:szCs w:val="23"/>
          <w:shd w:val="clear" w:color="auto" w:fill="FFFFFF"/>
        </w:rPr>
        <w:t>3_2-AAC-AA_pos_2&amp;2_2-CG-CA_pos_0</w:t>
      </w:r>
      <w:r>
        <w:rPr>
          <w:rFonts w:ascii="Trebuchet MS" w:hAnsi="Trebuchet MS"/>
          <w:color w:val="222222"/>
          <w:sz w:val="23"/>
          <w:szCs w:val="23"/>
          <w:shd w:val="clear" w:color="auto" w:fill="FFFFFF"/>
        </w:rPr>
        <w:t xml:space="preserve"> »</w:t>
      </w:r>
      <w:r>
        <w:rPr>
          <w:color w:val="222222"/>
          <w:szCs w:val="24"/>
          <w:shd w:val="clear" w:color="auto" w:fill="FFFFFF"/>
        </w:rPr>
        <w:t>. Le nucléotide d’intérêt est le premier nucléotide du NCM « 3_2 », sont identifiant permet de comparer les nucléotides se trouvant dans la même sous-structure dans d’autres ARN.</w:t>
      </w:r>
    </w:p>
    <w:p w:rsidR="009C4B88" w:rsidRDefault="009C4B88" w:rsidP="004B4255">
      <w:pPr>
        <w:pStyle w:val="Paragraphe"/>
      </w:pPr>
    </w:p>
    <w:p w:rsidR="009C4B88" w:rsidRDefault="009C4B88" w:rsidP="004B4255">
      <w:pPr>
        <w:pStyle w:val="Paragraphe"/>
      </w:pPr>
      <w:r>
        <w:t xml:space="preserve">La figure 7 illustre le chevauchement des nucléotides. Dans ce mémoire, pour caractériser un nucléotides deux types de sous structures ont été utilisé : </w:t>
      </w:r>
    </w:p>
    <w:p w:rsidR="009C4B88" w:rsidRDefault="009C4B88" w:rsidP="009C4B88">
      <w:pPr>
        <w:pStyle w:val="Paragraphe"/>
        <w:numPr>
          <w:ilvl w:val="0"/>
          <w:numId w:val="39"/>
        </w:numPr>
      </w:pPr>
      <w:r>
        <w:t>L’appartenance à un MCN peut importe l’état pairé ou non d’un nucléotide. C’est-à-dire, lorsque le nucléotide est pairé, deux entrées sont ajoutées dans la base de données (une pour le MCN en 5’ et l’autre pour le MCN en 3’).</w:t>
      </w:r>
    </w:p>
    <w:p w:rsidR="009C4B88"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9C4B88" w:rsidRDefault="009C4B88" w:rsidP="009C4B88">
      <w:pPr>
        <w:pStyle w:val="Paragraphe"/>
        <w:jc w:val="center"/>
        <w:rPr>
          <w:lang w:val="en-US"/>
        </w:rPr>
      </w:pPr>
      <w:r>
        <w:rPr>
          <w:noProof/>
        </w:rPr>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 xml:space="preserve">Représentation de trois </w:t>
      </w:r>
      <w:r w:rsidR="004A2FB9">
        <w:t>CMN</w:t>
      </w:r>
      <w:r w:rsidRPr="009C4B88">
        <w:t>. I</w:t>
      </w:r>
      <w:r>
        <w:t xml:space="preserve">ci, on voit que les </w:t>
      </w:r>
      <w:r w:rsidR="004A2FB9">
        <w:t>CMN</w:t>
      </w:r>
      <w:r>
        <w:t xml:space="preserve"> se chevauchent. La boite bleue et la boite verte entoure des </w:t>
      </w:r>
      <w:r w:rsidR="004A2FB9">
        <w:t>CMN</w:t>
      </w:r>
      <w:r>
        <w:t xml:space="preserve"> « </w:t>
      </w:r>
      <w:r w:rsidRPr="009C4B88">
        <w:rPr>
          <w:rFonts w:ascii="Baskerville Old Face" w:hAnsi="Baskerville Old Face"/>
        </w:rPr>
        <w:t>2_2</w:t>
      </w:r>
      <w:r>
        <w:t xml:space="preserve"> ». La boite rouge entoure un </w:t>
      </w:r>
      <w:r w:rsidR="004A2FB9">
        <w:t>CMN</w:t>
      </w:r>
      <w:r>
        <w:t xml:space="preserve"> à 5 nucléotides, un « </w:t>
      </w:r>
      <w:r w:rsidRPr="004A2FB9">
        <w:rPr>
          <w:rFonts w:ascii="Baskerville Old Face" w:hAnsi="Baskerville Old Face"/>
        </w:rPr>
        <w:t>5</w:t>
      </w:r>
      <w:r>
        <w:t xml:space="preserve"> ». Lorsqu’on s’intéresse à un nucléotide en particulier, les nucléotides pairés se trouve à la jonction de deux MCN tandis que les nucléotides non pairés font partie d’un seul MCN.</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r w:rsidR="004A2FB9">
        <w:rPr>
          <w:noProof/>
        </w:rPr>
        <w:t xml:space="preserve"> Les boites ont été ajoutées. </w:t>
      </w:r>
    </w:p>
    <w:p w:rsidR="00135DC4" w:rsidRDefault="00D35813" w:rsidP="004B4255">
      <w:pPr>
        <w:pStyle w:val="Paragraphesuite"/>
      </w:pPr>
      <w:r w:rsidRPr="004B4255">
        <w:t>Dans ce mémoire, une chaine de caractère identifie</w:t>
      </w:r>
      <w:r w:rsidR="009C4B88">
        <w:t xml:space="preserve"> les sous-structure que sont les </w:t>
      </w:r>
      <w:r w:rsidR="004A2FB9">
        <w:t>CMN</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w:t>
      </w:r>
      <w:r w:rsidR="004A2FB9">
        <w:t>CMN</w:t>
      </w:r>
      <w:r w:rsidR="009C4B88">
        <w:t xml:space="preserve"> </w:t>
      </w:r>
      <w:r w:rsidRPr="004B4255">
        <w:t>est placé en annexe. Une description textuelle est faite maintenant.</w:t>
      </w:r>
      <w:r w:rsidR="0032176C">
        <w:t xml:space="preserve"> </w:t>
      </w:r>
    </w:p>
    <w:p w:rsidR="009C4B88" w:rsidRPr="004A2FB9" w:rsidRDefault="009C4B88" w:rsidP="009C4B88">
      <w:pPr>
        <w:pStyle w:val="Heading3"/>
      </w:pPr>
      <w:r>
        <w:lastRenderedPageBreak/>
        <w:t>1.5.4 L’identifiant</w:t>
      </w:r>
      <w:r w:rsidR="004A2FB9">
        <w:t xml:space="preserve"> unique</w:t>
      </w:r>
      <w:r>
        <w:t xml:space="preserve"> d’un nucléotide</w:t>
      </w:r>
      <w:r w:rsidR="004A2FB9">
        <w:t xml:space="preserve"> à l’intérieur d’une sous-structure</w:t>
      </w:r>
    </w:p>
    <w:p w:rsidR="00D35813" w:rsidRDefault="007D62B4" w:rsidP="009C4B88">
      <w:pPr>
        <w:pStyle w:val="Paragraphe"/>
      </w:pPr>
      <w:r>
        <w:t xml:space="preserve">L’identifiant </w:t>
      </w:r>
      <w:r w:rsidR="009C4B88">
        <w:t xml:space="preserve">d’un nucléotide à l’intérieur d’une sous-structure </w:t>
      </w:r>
      <w:r w:rsidR="0032176C">
        <w:t>est</w:t>
      </w:r>
      <w:r w:rsidR="004A2FB9">
        <w:t xml:space="preserve"> composé d’un ou deux « CMN augmenté », lorsqu’il y en a deux, un « &amp; » les séparent. Chaque « CMN </w:t>
      </w:r>
      <w:r w:rsidR="004A2FB9">
        <w:t>augmenté</w:t>
      </w:r>
      <w:r w:rsidR="004A2FB9">
        <w:t xml:space="preserve"> » est</w:t>
      </w:r>
      <w:r w:rsidR="0032176C">
        <w:t xml:space="preserve"> formé </w:t>
      </w:r>
      <w:r>
        <w:t>d</w:t>
      </w:r>
      <w:r w:rsidR="004A2FB9">
        <w:t>’un</w:t>
      </w:r>
      <w:r w:rsidR="0032176C">
        <w:t xml:space="preserve"> type, </w:t>
      </w:r>
      <w:r>
        <w:t>d</w:t>
      </w:r>
      <w:r w:rsidR="004A2FB9">
        <w:t>’une ou deux séquences</w:t>
      </w:r>
      <w:r w:rsidR="0032176C">
        <w:t xml:space="preserve"> et de la position du </w:t>
      </w:r>
      <w:r w:rsidR="009C4B88">
        <w:t>nucléotide</w:t>
      </w:r>
      <w:r w:rsidR="004A2FB9">
        <w:t xml:space="preserve"> d’intérêt</w:t>
      </w:r>
      <w:r w:rsidR="0032176C">
        <w:t>.</w:t>
      </w:r>
    </w:p>
    <w:p w:rsidR="00A64D17" w:rsidRPr="00A64D17" w:rsidRDefault="00980828" w:rsidP="00A64D17">
      <w:pPr>
        <w:pStyle w:val="Heading4"/>
      </w:pPr>
      <w:r>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w:t>
      </w:r>
      <w:r w:rsidR="004A2FB9">
        <w:t>CMN (</w:t>
      </w:r>
      <w:r w:rsidR="004A2FB9" w:rsidRPr="004B4255">
        <w:t>«</w:t>
      </w:r>
      <w:r w:rsidR="004A2FB9">
        <w:t> </w:t>
      </w:r>
      <w:r w:rsidR="004A2FB9">
        <w:rPr>
          <w:rFonts w:ascii="Baskerville Old Face" w:hAnsi="Baskerville Old Face"/>
        </w:rPr>
        <w:t>2</w:t>
      </w:r>
      <w:r w:rsidR="004A2FB9" w:rsidRPr="009C4B88">
        <w:rPr>
          <w:rFonts w:ascii="Baskerville Old Face" w:hAnsi="Baskerville Old Face"/>
        </w:rPr>
        <w:t>_2</w:t>
      </w:r>
      <w:r w:rsidR="004A2FB9">
        <w:t> </w:t>
      </w:r>
      <w:r w:rsidR="004A2FB9" w:rsidRPr="004B4255">
        <w:t>»</w:t>
      </w:r>
      <w:r w:rsidR="004A2FB9">
        <w:t>,</w:t>
      </w:r>
      <w:r w:rsidR="004A2FB9" w:rsidRPr="004A2FB9">
        <w:t xml:space="preserve"> </w:t>
      </w:r>
      <w:r w:rsidR="004A2FB9" w:rsidRPr="004B4255">
        <w:t>«</w:t>
      </w:r>
      <w:r w:rsidR="004A2FB9">
        <w:t> </w:t>
      </w:r>
      <w:r w:rsidR="004A2FB9" w:rsidRPr="009C4B88">
        <w:rPr>
          <w:rFonts w:ascii="Baskerville Old Face" w:hAnsi="Baskerville Old Face"/>
        </w:rPr>
        <w:t>3_2</w:t>
      </w:r>
      <w:r w:rsidR="004A2FB9">
        <w:t> </w:t>
      </w:r>
      <w:r w:rsidR="004A2FB9" w:rsidRPr="004B4255">
        <w:t>»</w:t>
      </w:r>
      <w:r w:rsidR="004A2FB9">
        <w:t>,</w:t>
      </w:r>
      <w:r w:rsidR="004A2FB9" w:rsidRPr="004A2FB9">
        <w:t xml:space="preserve"> </w:t>
      </w:r>
      <w:r w:rsidR="004A2FB9" w:rsidRPr="004B4255">
        <w:t>«</w:t>
      </w:r>
      <w:r w:rsidR="004A2FB9">
        <w:t> </w:t>
      </w:r>
      <w:r w:rsidR="004A2FB9">
        <w:rPr>
          <w:rFonts w:ascii="Baskerville Old Face" w:hAnsi="Baskerville Old Face"/>
        </w:rPr>
        <w:t>4</w:t>
      </w:r>
      <w:r w:rsidR="004A2FB9" w:rsidRPr="009C4B88">
        <w:rPr>
          <w:rFonts w:ascii="Baskerville Old Face" w:hAnsi="Baskerville Old Face"/>
        </w:rPr>
        <w:t>_</w:t>
      </w:r>
      <w:r w:rsidR="004A2FB9">
        <w:rPr>
          <w:rFonts w:ascii="Baskerville Old Face" w:hAnsi="Baskerville Old Face"/>
        </w:rPr>
        <w:t>4</w:t>
      </w:r>
      <w:r w:rsidR="004A2FB9">
        <w:t> </w:t>
      </w:r>
      <w:r w:rsidR="004A2FB9" w:rsidRPr="004B4255">
        <w:t>»</w:t>
      </w:r>
      <w:r w:rsidR="004A2FB9">
        <w:t>, etc.)</w:t>
      </w:r>
      <w:r w:rsidRPr="004B4255">
        <w:t>.</w:t>
      </w:r>
      <w:r w:rsidR="004A2FB9">
        <w:t xml:space="preserve"> </w:t>
      </w:r>
      <w:r w:rsidRPr="004B4255">
        <w:t xml:space="preserve"> </w:t>
      </w:r>
    </w:p>
    <w:p w:rsidR="00A64D17" w:rsidRDefault="0032176C" w:rsidP="004B4255">
      <w:pPr>
        <w:pStyle w:val="Paragraphesuite"/>
      </w:pPr>
      <w:r>
        <w:t>Lorsque le</w:t>
      </w:r>
      <w:r w:rsidR="004B4255">
        <w:t xml:space="preserve"> </w:t>
      </w:r>
      <w:r w:rsidR="004A2FB9">
        <w:t xml:space="preserve">CMN </w:t>
      </w:r>
      <w:r>
        <w:t>a</w:t>
      </w:r>
      <w:r w:rsidR="004B4255">
        <w:t xml:space="preserve"> 2 brin, </w:t>
      </w:r>
      <w:r>
        <w:t xml:space="preserve">il est </w:t>
      </w:r>
      <w:r w:rsidR="003568C2">
        <w:t xml:space="preserve">délimité par </w:t>
      </w:r>
      <w:r w:rsidR="004B4255">
        <w:t>2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w:t>
      </w:r>
      <w:r w:rsidR="004A2FB9">
        <w:t>plus</w:t>
      </w:r>
      <w:r w:rsidR="009C4B88">
        <w:t xml:space="preserve"> </w:t>
      </w:r>
      <w:r w:rsidR="009C4B88" w:rsidRPr="004B4255">
        <w:t xml:space="preserve">les nucléotides des </w:t>
      </w:r>
      <w:r w:rsidR="009C4B88">
        <w:t xml:space="preserve">paires de </w:t>
      </w:r>
      <w:r w:rsidR="009C4B88" w:rsidRPr="004B4255">
        <w:t>bases</w:t>
      </w:r>
      <w:r w:rsidR="00D35813" w:rsidRPr="004B4255">
        <w:t>.</w:t>
      </w:r>
      <w:r w:rsidR="004B4255">
        <w:t xml:space="preserve"> </w:t>
      </w:r>
      <w:r w:rsidR="00D35813" w:rsidRPr="004B4255">
        <w:t xml:space="preserve">Il débute par le brin du nucléotide d'intérêt. </w:t>
      </w:r>
    </w:p>
    <w:p w:rsidR="004A2FB9"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w:t>
      </w:r>
      <w:r w:rsidR="004A2FB9">
        <w:t xml:space="preserve">CMN </w:t>
      </w:r>
      <w:r w:rsidRPr="004B4255">
        <w:t xml:space="preserve">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w:t>
      </w:r>
    </w:p>
    <w:p w:rsidR="004A2FB9" w:rsidRDefault="009C4B88" w:rsidP="009C4B88">
      <w:pPr>
        <w:pStyle w:val="Paragraphe"/>
      </w:pPr>
      <w:r>
        <w:t xml:space="preserve">Seul les </w:t>
      </w:r>
      <w:r w:rsidR="004A2FB9">
        <w:t xml:space="preserve">CMN </w:t>
      </w:r>
      <w:r>
        <w:t xml:space="preserve">ayant moins de sept nucléotides sur chaque brin ont </w:t>
      </w:r>
      <w:r w:rsidR="004A2FB9">
        <w:t>un chiffre</w:t>
      </w:r>
      <w:r>
        <w:t xml:space="preserve">, </w:t>
      </w:r>
      <w:r w:rsidR="004A2FB9">
        <w:t>les autres ont un « L ». Deux raisons expliquent ce choix d’implémentation.</w:t>
      </w:r>
    </w:p>
    <w:p w:rsidR="004A2FB9" w:rsidRDefault="004A2FB9" w:rsidP="004A2FB9">
      <w:pPr>
        <w:pStyle w:val="Paragraphe"/>
        <w:numPr>
          <w:ilvl w:val="0"/>
          <w:numId w:val="40"/>
        </w:numPr>
      </w:pPr>
      <w:r>
        <w:t xml:space="preserve">Le </w:t>
      </w:r>
      <w:r w:rsidR="009C4B88">
        <w:t xml:space="preserve">nombre </w:t>
      </w:r>
      <w:r>
        <w:t xml:space="preserve">de </w:t>
      </w:r>
      <w:r w:rsidR="009C4B88">
        <w:t xml:space="preserve">représentant </w:t>
      </w:r>
      <w:r>
        <w:t xml:space="preserve">de chaque CMN de plus de 7 nucléotides par brin </w:t>
      </w:r>
      <w:r w:rsidR="009C4B88">
        <w:t>est bas</w:t>
      </w:r>
      <w:r>
        <w:t>.</w:t>
      </w:r>
    </w:p>
    <w:p w:rsidR="00A64D17" w:rsidRPr="00A64D17" w:rsidRDefault="004A2FB9" w:rsidP="004A2FB9">
      <w:pPr>
        <w:pStyle w:val="Paragraphe"/>
        <w:numPr>
          <w:ilvl w:val="0"/>
          <w:numId w:val="40"/>
        </w:numPr>
      </w:pPr>
      <w:r>
        <w:t>L’espace de la base de données est précieuse, ses performances dépendent du nombre d’entrées différentes.</w:t>
      </w:r>
    </w:p>
    <w:p w:rsidR="00A64D17" w:rsidRDefault="00980828" w:rsidP="00A64D17">
      <w:pPr>
        <w:pStyle w:val="Heading4"/>
      </w:pPr>
      <w:bookmarkStart w:id="90" w:name="_Hlk501634157"/>
      <w:r>
        <w:lastRenderedPageBreak/>
        <w:t xml:space="preserve">1.5.3.2 </w:t>
      </w:r>
      <w:bookmarkEnd w:id="90"/>
      <w:r w:rsidR="00A64D17">
        <w:t>La séquence</w:t>
      </w:r>
    </w:p>
    <w:p w:rsidR="00D35813" w:rsidRPr="009C4B88" w:rsidRDefault="00A64D17" w:rsidP="00173FF5">
      <w:pPr>
        <w:pStyle w:val="Paragraphe"/>
      </w:pPr>
      <w:r>
        <w:t xml:space="preserve">Pour les </w:t>
      </w:r>
      <w:r w:rsidR="004A2FB9">
        <w:t>CMN</w:t>
      </w:r>
      <w:r w:rsidR="004A2FB9">
        <w:t xml:space="preserve"> </w:t>
      </w:r>
      <w:r>
        <w:t>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w:t>
      </w:r>
      <w:r w:rsidR="004A2FB9">
        <w:t>à</w:t>
      </w:r>
      <w:r w:rsidR="007730EB">
        <w:t xml:space="preserv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4A2FB9" w:rsidRDefault="007730EB" w:rsidP="00173FF5">
      <w:pPr>
        <w:pStyle w:val="Paragraphe"/>
      </w:pPr>
      <w:r w:rsidRPr="004B4255">
        <w:t>Finalement</w:t>
      </w:r>
      <w:r>
        <w:t xml:space="preserve">, </w:t>
      </w:r>
      <w:r w:rsidR="004A2FB9">
        <w:t>on ajoute à l’identifiant</w:t>
      </w:r>
      <w:r w:rsidR="004A2FB9" w:rsidRPr="004B4255">
        <w:t xml:space="preserve"> la position du nucléotide</w:t>
      </w:r>
      <w:r w:rsidR="004A2FB9">
        <w:t>. P</w:t>
      </w:r>
      <w:r>
        <w:t xml:space="preserve">our les </w:t>
      </w:r>
      <w:r w:rsidR="004A2FB9">
        <w:t>CMN</w:t>
      </w:r>
      <w:r>
        <w:t xml:space="preserve"> composé</w:t>
      </w:r>
      <w:r w:rsidR="00173FF5">
        <w:t>s</w:t>
      </w:r>
      <w:r>
        <w:t xml:space="preserve"> de deux brins </w:t>
      </w:r>
      <w:r w:rsidR="004A2FB9">
        <w:t xml:space="preserve">le </w:t>
      </w:r>
      <w:r w:rsidR="004A2FB9">
        <w:t>nt</w:t>
      </w:r>
      <w:r w:rsidR="004A2FB9">
        <w:t xml:space="preserve">. se trouve sur </w:t>
      </w:r>
      <w:r w:rsidRPr="004B4255">
        <w:t>le premi</w:t>
      </w:r>
      <w:r>
        <w:t>er brin.</w:t>
      </w:r>
      <w:r w:rsidR="009C4B88">
        <w:t xml:space="preserve"> </w:t>
      </w:r>
      <w:r w:rsidR="004A2FB9">
        <w:t>Ici il faut noter qu’o</w:t>
      </w:r>
      <w:r w:rsidR="009C4B88">
        <w:t xml:space="preserve">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w:t>
      </w:r>
    </w:p>
    <w:p w:rsidR="007730EB" w:rsidRDefault="00A64D17" w:rsidP="00173FF5">
      <w:pPr>
        <w:pStyle w:val="Paragraphe"/>
      </w:pPr>
      <w:r>
        <w:t>Dans les deux cas</w:t>
      </w:r>
      <w:r w:rsidR="009C4B88">
        <w:t xml:space="preserve"> (deux brins ou boucles)</w:t>
      </w:r>
      <w:r>
        <w:t>, l</w:t>
      </w:r>
      <w:r w:rsidR="007730EB">
        <w:t>e premier nucléotide en 5’ à comme numéro de position le 0</w:t>
      </w:r>
      <w:r w:rsidR="009C4B88">
        <w:t xml:space="preserve"> et les autres suivent</w:t>
      </w:r>
      <w:r w:rsidR="007730EB">
        <w:t>.</w:t>
      </w:r>
      <w:r w:rsidR="009C4B88">
        <w:t xml:space="preserve"> Le dernier nt. a donc la position « n » - 1, « n » étant le nombre de nucléotide du brin.</w:t>
      </w:r>
    </w:p>
    <w:p w:rsidR="00F02EEF" w:rsidRDefault="00980828" w:rsidP="00980828">
      <w:pPr>
        <w:pStyle w:val="Heading4"/>
      </w:pPr>
      <w:bookmarkStart w:id="91" w:name="_Hlk501634222"/>
      <w:bookmarkStart w:id="92" w:name="_Hlk501232149"/>
      <w:bookmarkEnd w:id="89"/>
      <w:r>
        <w:t xml:space="preserve">1.5.3.4 </w:t>
      </w:r>
      <w:bookmarkEnd w:id="91"/>
      <w:r w:rsidR="00D739B1" w:rsidRPr="00D739B1">
        <w:t>Appartenance d’un nucléotide à un MCN</w:t>
      </w:r>
    </w:p>
    <w:p w:rsidR="00F02EEF" w:rsidRPr="00D739B1" w:rsidRDefault="00A64D17" w:rsidP="00A64D17">
      <w:pPr>
        <w:pStyle w:val="Paragraphe"/>
      </w:pPr>
      <w:r>
        <w:t>Les nucléotides pairés font parti</w:t>
      </w:r>
      <w:r w:rsidR="00173FF5">
        <w:t>e</w:t>
      </w:r>
      <w:r>
        <w:t xml:space="preserve"> de 2 </w:t>
      </w:r>
      <w:r w:rsidR="004A2FB9">
        <w:t>CMN</w:t>
      </w:r>
      <w:r>
        <w:t>, tandis que les nucléotides non pairés font parti</w:t>
      </w:r>
      <w:r w:rsidR="00173FF5">
        <w:t>e</w:t>
      </w:r>
      <w:r>
        <w:t xml:space="preserve"> d’un seul </w:t>
      </w:r>
      <w:r w:rsidR="004A2FB9">
        <w:t>CMN</w:t>
      </w:r>
      <w:r>
        <w:t xml:space="preserve"> </w:t>
      </w:r>
      <w:r w:rsidR="00D739B1" w:rsidRPr="00D739B1">
        <w:t xml:space="preserve">par SS. Les nucléotides de début ou de fin de séquences pour lesquels aucun voisin n’est pairé d’un des deux côtés, ne font pas partie d’un </w:t>
      </w:r>
      <w:r w:rsidR="004A2FB9">
        <w:t>CMN</w:t>
      </w:r>
      <w:r w:rsidR="00D739B1" w:rsidRPr="00D739B1">
        <w:t xml:space="preserve"> à proprement parler, mais il est utile d’identifier ces caractéristiques pour prédire la réactivité des nucléotides. L’algorithme qui permet d’extraire les </w:t>
      </w:r>
      <w:r w:rsidR="004A2FB9">
        <w:t>CMN</w:t>
      </w:r>
      <w:r w:rsidR="00D739B1" w:rsidRPr="00D739B1">
        <w:t xml:space="preserve"> d’une SS est expliqué dans le chapitre 1.</w:t>
      </w:r>
      <w:r w:rsidR="00F02EEF" w:rsidRPr="00D739B1">
        <w:t xml:space="preserve"> </w:t>
      </w:r>
    </w:p>
    <w:p w:rsidR="00F02EEF" w:rsidRPr="00D739B1" w:rsidRDefault="00980828" w:rsidP="00F02EEF">
      <w:pPr>
        <w:pStyle w:val="Heading3"/>
      </w:pPr>
      <w:bookmarkStart w:id="93" w:name="_Hlk501634239"/>
      <w:bookmarkStart w:id="94" w:name="_Toc502671836"/>
      <w:r>
        <w:lastRenderedPageBreak/>
        <w:t xml:space="preserve">1.5.4 </w:t>
      </w:r>
      <w:bookmarkEnd w:id="93"/>
      <w:r w:rsidR="00D739B1" w:rsidRPr="00D739B1">
        <w:t>La prédiction des structures secondaire</w:t>
      </w:r>
      <w:bookmarkEnd w:id="94"/>
    </w:p>
    <w:p w:rsidR="00F02EEF" w:rsidRPr="00D739B1" w:rsidRDefault="004A2FB9" w:rsidP="00F907E7">
      <w:pPr>
        <w:pStyle w:val="Paragraphe"/>
      </w:pPr>
      <w:r>
        <w:t xml:space="preserve">Pour comprendre et prédire la réactivité des nt.  à partir d’une séquence de nucléotide, il faut avoir une idée de sa structure. </w:t>
      </w:r>
      <w:r w:rsidR="00D739B1" w:rsidRPr="00D739B1">
        <w:t xml:space="preserve">Plusieurs méthodes ont été développées pour prédire la ou les structures secondaires d’un ARN à partir de sa séquence. </w:t>
      </w:r>
      <w:bookmarkStart w:id="95" w:name="_Hlk501233614"/>
      <w:r w:rsidR="00D739B1" w:rsidRPr="00D739B1">
        <w:t>Dans ce mémoire, j’utilise deux d’entre elles</w:t>
      </w:r>
      <w:r w:rsidR="00D739B1">
        <w:t> : la méthode des proches voisins et celle de l’échantillonnage des structures connues.</w:t>
      </w:r>
      <w:bookmarkEnd w:id="95"/>
    </w:p>
    <w:p w:rsidR="00F02EEF" w:rsidRPr="00D739B1" w:rsidRDefault="00980828" w:rsidP="00D206D2">
      <w:pPr>
        <w:pStyle w:val="Heading4"/>
      </w:pPr>
      <w:bookmarkStart w:id="96" w:name="_Hlk501634254"/>
      <w:r>
        <w:t xml:space="preserve">1.5.4.1 </w:t>
      </w:r>
      <w:bookmarkEnd w:id="96"/>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2"/>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fusion (ou de fonte) de deux acides nucléiques (ADN ou ARN) lors d’une PCR. J’utilise dans ce mémoire un</w:t>
      </w:r>
      <w:r w:rsidR="007A352C">
        <w:t xml:space="preserve"> logiciel </w:t>
      </w:r>
      <w:r w:rsidR="00D739B1" w:rsidRPr="00D739B1">
        <w:t>qui produit en sortie un ensemble de SS qualifiées de sous-optimales,</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 MCN d’un ensemble d’ARN</w:t>
      </w:r>
      <w:r>
        <w:t xml:space="preserve"> dont les structures sont</w:t>
      </w:r>
      <w:r w:rsidR="007413C1">
        <w:t xml:space="preserve"> </w:t>
      </w:r>
      <w:r>
        <w:t>connues</w:t>
      </w:r>
      <w:r w:rsidR="007413C1">
        <w:t xml:space="preserve">. L’ARN est </w:t>
      </w:r>
      <w:r w:rsidR="004A2FB9">
        <w:t>transformé</w:t>
      </w:r>
      <w:r w:rsidR="007413C1">
        <w:t xml:space="preserve"> </w:t>
      </w:r>
      <w:r w:rsidR="004A2FB9">
        <w:t>en</w:t>
      </w:r>
      <w:r w:rsidR="007413C1">
        <w:t xml:space="preserve"> un réseau</w:t>
      </w:r>
      <w:r>
        <w:t xml:space="preserve">, </w:t>
      </w:r>
      <w:r w:rsidR="007413C1">
        <w:t xml:space="preserve">où les nœuds sont des nucléotides et les </w:t>
      </w:r>
      <w:r w:rsidR="007413C1">
        <w:lastRenderedPageBreak/>
        <w:t xml:space="preserve">liens sont soit des paires de bases ou des liens covalents médiés par un groupement phosphate entre les sucres des nucléotides. </w:t>
      </w:r>
    </w:p>
    <w:p w:rsidR="009C4B88" w:rsidRDefault="007413C1" w:rsidP="009C4B88">
      <w:pPr>
        <w:pStyle w:val="Paragraphesuite"/>
      </w:pPr>
      <w:r>
        <w:t xml:space="preserve">Ce réseau est transformé en </w:t>
      </w:r>
      <w:r w:rsidR="004A2FB9">
        <w:t>plus petits motifs</w:t>
      </w:r>
      <w:r>
        <w:t xml:space="preserve">. La fréquence d’observation d’un </w:t>
      </w:r>
      <w:r w:rsidR="004A2FB9">
        <w:t>motif</w:t>
      </w:r>
      <w:r>
        <w:t xml:space="preserve"> donné est convertie en probabilité et ces probabilités sont par la suite utilisées pour prédire l</w:t>
      </w:r>
      <w:r w:rsidR="004A2FB9">
        <w:t>es</w:t>
      </w:r>
      <w:r>
        <w:t xml:space="preserve"> </w:t>
      </w:r>
      <w:r w:rsidR="009C4B88">
        <w:t>SS</w:t>
      </w:r>
      <w:r>
        <w:t>.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7"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7"/>
    </w:p>
    <w:p w:rsidR="00F02EEF" w:rsidRDefault="00980828" w:rsidP="004A2FB9">
      <w:pPr>
        <w:pStyle w:val="Heading3"/>
      </w:pPr>
      <w:bookmarkStart w:id="98" w:name="_Hlk501634309"/>
      <w:bookmarkStart w:id="99" w:name="_Toc502671838"/>
      <w:r>
        <w:t xml:space="preserve">1.5.6 </w:t>
      </w:r>
      <w:bookmarkEnd w:id="98"/>
      <w:r w:rsidR="00F02EEF">
        <w:t>Le sondage chimique de l’ARN</w:t>
      </w:r>
      <w:bookmarkEnd w:id="99"/>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xml:space="preserve">. </w:t>
      </w:r>
      <w:r w:rsidR="004A2FB9">
        <w:t>Ils</w:t>
      </w:r>
      <w:r>
        <w:t xml:space="preserve"> </w:t>
      </w:r>
      <w:r w:rsidR="004D0CC1">
        <w:t>ont</w:t>
      </w:r>
      <w:r>
        <w:t xml:space="preserve"> été optimisé</w:t>
      </w:r>
      <w:r w:rsidR="004D0CC1">
        <w:t>s</w:t>
      </w:r>
      <w:r>
        <w:t xml:space="preserve"> et </w:t>
      </w:r>
      <w:r w:rsidR="004A2FB9">
        <w:t>ils</w:t>
      </w:r>
      <w:r>
        <w:t xml:space="preserve"> produi</w:t>
      </w:r>
      <w:r w:rsidR="004D0CC1">
        <w:t>sent</w:t>
      </w:r>
      <w:r>
        <w:t xml:space="preserve"> des résultats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w:t>
      </w:r>
      <w:r w:rsidR="004A2FB9">
        <w:t>L</w:t>
      </w:r>
      <w:r w:rsidR="00730246">
        <w:t>a flexibilité</w:t>
      </w:r>
      <w:r w:rsidR="004A2FB9">
        <w:t xml:space="preserve"> </w:t>
      </w:r>
      <w:r w:rsidR="004A2FB9">
        <w:t>de l’ARN</w:t>
      </w:r>
      <w:r w:rsidR="004A2FB9">
        <w:t xml:space="preserve"> au niveau du nucléotide</w:t>
      </w:r>
      <w:r w:rsidR="00730246">
        <w:t xml:space="preserve"> et</w:t>
      </w:r>
      <w:r>
        <w:t xml:space="preserve"> l’accessibilité</w:t>
      </w:r>
      <w:r w:rsidR="00730246">
        <w:t xml:space="preserve"> </w:t>
      </w:r>
      <w:r>
        <w:t>de l’agent chimique aux nucléotides</w:t>
      </w:r>
      <w:r w:rsidR="004A2FB9">
        <w:t xml:space="preserve"> est lié à sa réactivité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w:t>
      </w:r>
      <w:r w:rsidR="004A2FB9">
        <w:t>Dans ce mémoire</w:t>
      </w:r>
      <w:r w:rsidR="008472AE" w:rsidRPr="008472AE">
        <w:t xml:space="preserve">, une base placée dans </w:t>
      </w:r>
      <w:r w:rsidR="008472AE">
        <w:t xml:space="preserve">une </w:t>
      </w:r>
      <w:r w:rsidR="008472AE" w:rsidRPr="008472AE">
        <w:t>conformations précise</w:t>
      </w:r>
      <w:r w:rsidR="008472AE">
        <w:t xml:space="preserve"> décrites par </w:t>
      </w:r>
      <w:r w:rsidR="004A2FB9">
        <w:t>sa</w:t>
      </w:r>
      <w:r w:rsidR="008472AE">
        <w:t xml:space="preserve"> </w:t>
      </w:r>
      <w:r w:rsidR="004A2FB9">
        <w:t>sous-structures</w:t>
      </w:r>
      <w:r w:rsidR="008472AE" w:rsidRPr="008472AE">
        <w:t xml:space="preserve"> </w:t>
      </w:r>
      <w:r w:rsidR="004A2FB9">
        <w:t>permet de prédire la réactivité du nucléotide</w:t>
      </w:r>
      <w:r w:rsidR="008472AE" w:rsidRPr="008472AE">
        <w:t>.</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nucléotides réactifs, au lieu de déterminer complètement leur état (pairé ou non). Ces contraintes sont </w:t>
      </w:r>
      <w:r>
        <w:lastRenderedPageBreak/>
        <w:t xml:space="preserve">appelées des contraintes souples, par opposition aux contraintes dures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w:t>
      </w:r>
      <w:r w:rsidR="004A2FB9">
        <w:t>« CMN augmenté »</w:t>
      </w:r>
      <w:r w:rsidR="006B39A0">
        <w:t xml:space="preserve"> </w:t>
      </w:r>
      <w:r w:rsidR="00730246">
        <w:t>ayant une</w:t>
      </w:r>
      <w:r w:rsidR="00730246" w:rsidRPr="00730246">
        <w:t xml:space="preserve"> </w:t>
      </w:r>
      <w:r w:rsidR="00730246">
        <w:t>réactivité</w:t>
      </w:r>
      <w:r w:rsidR="006B39A0">
        <w:t xml:space="preserve"> bass</w:t>
      </w:r>
      <w:r w:rsidR="00730246">
        <w:t>e.)</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r w:rsidR="004A2FB9">
        <w:t xml:space="preserve"> Dans ce mémoire, seul le réactif nommé « 1m7 » a été étudié. Toutes les données proviennent de la RMDB et sont associées à l’ensemble de donnée « ETERNA ».</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xml:space="preserve">. Ensuite une enzyme, la rétrotranscriptase transcrit l’ARN en ADN. Lors de cette étape, la rétrotranscriptase s’arrête aux bases modifiées. À l’aide des technologies de séquençages, on obtient un décompte de toutes les sous-séquences de la séquence. </w:t>
      </w:r>
      <w:r w:rsidR="004A2FB9">
        <w:t>Le</w:t>
      </w:r>
      <w:r w:rsidR="00163D1A" w:rsidRPr="00163D1A">
        <w:t xml:space="preserve">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0" w:name="_Hlk501634329"/>
      <w:bookmarkStart w:id="101" w:name="_Toc502671839"/>
      <w:r>
        <w:t>1.5.</w:t>
      </w:r>
      <w:r w:rsidR="000E1061">
        <w:t>7</w:t>
      </w:r>
      <w:r>
        <w:t xml:space="preserve"> </w:t>
      </w:r>
      <w:bookmarkEnd w:id="100"/>
      <w:r w:rsidR="00A62155">
        <w:t>Agents modificateurs</w:t>
      </w:r>
      <w:bookmarkEnd w:id="101"/>
    </w:p>
    <w:p w:rsidR="00F02EEF" w:rsidRDefault="00980828" w:rsidP="00067B35">
      <w:pPr>
        <w:pStyle w:val="Heading4"/>
      </w:pPr>
      <w:bookmarkStart w:id="102" w:name="_Hlk501634395"/>
      <w:r>
        <w:t>1.5.</w:t>
      </w:r>
      <w:r w:rsidR="000E1061">
        <w:t>7.1</w:t>
      </w:r>
      <w:r>
        <w:t xml:space="preserve"> </w:t>
      </w:r>
      <w:bookmarkEnd w:id="102"/>
      <w:r w:rsidR="00F02EEF">
        <w:t>SHAPE</w:t>
      </w:r>
      <w:r w:rsidR="004A2FB9">
        <w:t>-</w:t>
      </w:r>
      <w:proofErr w:type="spellStart"/>
      <w:r w:rsidR="004A2FB9">
        <w:t>seq</w:t>
      </w:r>
      <w:proofErr w:type="spellEnd"/>
    </w:p>
    <w:p w:rsidR="00F02EEF" w:rsidRDefault="004A2FB9" w:rsidP="00F907E7">
      <w:pPr>
        <w:pStyle w:val="Paragraphe"/>
      </w:pPr>
      <w:r>
        <w:t xml:space="preserve">Le laboratoire du Dr </w:t>
      </w:r>
      <w:proofErr w:type="spellStart"/>
      <w:r>
        <w:t>weeks</w:t>
      </w:r>
      <w:proofErr w:type="spellEnd"/>
      <w:r>
        <w:t xml:space="preserve"> à </w:t>
      </w:r>
      <w:proofErr w:type="spellStart"/>
      <w:r>
        <w:t>developpé</w:t>
      </w:r>
      <w:proofErr w:type="spellEnd"/>
      <w:r>
        <w:t xml:space="preserve"> un</w:t>
      </w:r>
      <w:r w:rsidR="00C26B49" w:rsidRPr="00C26B49">
        <w:t xml:space="preserve"> méthodes </w:t>
      </w:r>
      <w:r>
        <w:t>nommée</w:t>
      </w:r>
      <w:r w:rsidR="00C26B49" w:rsidRPr="00C26B49">
        <w:t xml:space="preserve"> SHAPE </w:t>
      </w:r>
      <w:r>
        <w:t xml:space="preserve">qui est l’acronyme de </w:t>
      </w:r>
      <w:r w:rsidR="00C26B49" w:rsidRPr="00C26B49">
        <w:t xml:space="preserve">« </w:t>
      </w:r>
      <w:proofErr w:type="spellStart"/>
      <w:r w:rsidR="00C26B49" w:rsidRPr="0029395F">
        <w:rPr>
          <w:i/>
        </w:rPr>
        <w:t>Selective</w:t>
      </w:r>
      <w:proofErr w:type="spellEnd"/>
      <w:r w:rsidR="00C26B49" w:rsidRPr="0029395F">
        <w:rPr>
          <w:i/>
        </w:rPr>
        <w:t xml:space="preserve"> 2′ </w:t>
      </w:r>
      <w:proofErr w:type="spellStart"/>
      <w:r w:rsidR="00C26B49" w:rsidRPr="0029395F">
        <w:rPr>
          <w:i/>
        </w:rPr>
        <w:t>Hydroxyl</w:t>
      </w:r>
      <w:proofErr w:type="spellEnd"/>
      <w:r w:rsidR="00C26B49" w:rsidRPr="0029395F">
        <w:rPr>
          <w:i/>
        </w:rPr>
        <w:t xml:space="preserve"> Acylation </w:t>
      </w:r>
      <w:proofErr w:type="spellStart"/>
      <w:r w:rsidR="00C26B49" w:rsidRPr="0029395F">
        <w:rPr>
          <w:i/>
        </w:rPr>
        <w:t>analyzed</w:t>
      </w:r>
      <w:proofErr w:type="spellEnd"/>
      <w:r w:rsidR="00C26B49" w:rsidRPr="0029395F">
        <w:rPr>
          <w:i/>
        </w:rPr>
        <w:t xml:space="preserve"> by Primer Extension</w:t>
      </w:r>
      <w:r w:rsidR="00C26B49" w:rsidRPr="00C26B49">
        <w:t xml:space="preserve"> »</w:t>
      </w:r>
      <w:r w:rsidR="00081C34">
        <w:t xml:space="preserve">. Cette </w:t>
      </w:r>
      <w:r w:rsidR="00081C34">
        <w:lastRenderedPageBreak/>
        <w:t>méthode</w:t>
      </w:r>
      <w:r w:rsidR="00C26B49" w:rsidRPr="00C26B49">
        <w:t xml:space="preserve"> est composé</w:t>
      </w:r>
      <w:r w:rsidR="00357B9A">
        <w:t>e</w:t>
      </w:r>
      <w:r w:rsidR="00C26B49" w:rsidRPr="00C26B49">
        <w:t xml:space="preserve"> de 3 réactifs :</w:t>
      </w:r>
      <w:r w:rsidR="0029395F">
        <w:t xml:space="preserve"> le</w:t>
      </w:r>
      <w:r w:rsidR="00C26B49" w:rsidRPr="00C26B49">
        <w:t xml:space="preserve"> </w:t>
      </w:r>
      <w:r w:rsidR="0029395F">
        <w:t xml:space="preserve">« </w:t>
      </w:r>
      <w:r w:rsidR="00C26B49" w:rsidRPr="00C26B49">
        <w:t>1-methyl-7-nitroisatoic anhydride</w:t>
      </w:r>
      <w:r w:rsidR="0029395F">
        <w:t xml:space="preserve"> »</w:t>
      </w:r>
      <w:r w:rsidR="00C26B49" w:rsidRPr="00C26B49">
        <w:t xml:space="preserve"> (1m7), </w:t>
      </w:r>
      <w:r w:rsidR="0029395F">
        <w:t xml:space="preserve">le « </w:t>
      </w:r>
      <w:r w:rsidR="00C26B49" w:rsidRPr="00C26B49">
        <w:t>1-ethyl-6-nitroisatoic anhydride</w:t>
      </w:r>
      <w:r w:rsidR="0029395F">
        <w:t xml:space="preserve"> »</w:t>
      </w:r>
      <w:r w:rsidR="00C26B49" w:rsidRPr="00C26B49">
        <w:t xml:space="preserve"> (1m6) et</w:t>
      </w:r>
      <w:r w:rsidR="0029395F">
        <w:t xml:space="preserve"> le</w:t>
      </w:r>
      <w:r w:rsidR="00C26B49" w:rsidRPr="00C26B49">
        <w:t xml:space="preserve"> </w:t>
      </w:r>
      <w:r w:rsidR="0029395F">
        <w:t xml:space="preserve">« </w:t>
      </w:r>
      <w:r w:rsidR="00C26B49" w:rsidRPr="00C26B49">
        <w:t>N-</w:t>
      </w:r>
      <w:proofErr w:type="spellStart"/>
      <w:r w:rsidR="00C26B49" w:rsidRPr="00C26B49">
        <w:t>methyl</w:t>
      </w:r>
      <w:proofErr w:type="spellEnd"/>
      <w:r w:rsidR="00C26B49" w:rsidRPr="00C26B49">
        <w:t xml:space="preserve"> </w:t>
      </w:r>
      <w:proofErr w:type="spellStart"/>
      <w:r w:rsidR="00C26B49" w:rsidRPr="00C26B49">
        <w:t>isatoic</w:t>
      </w:r>
      <w:proofErr w:type="spellEnd"/>
      <w:r w:rsidR="00C26B49" w:rsidRPr="00C26B49">
        <w:t xml:space="preserve"> anhydride</w:t>
      </w:r>
      <w:r w:rsidR="0029395F">
        <w:t> »</w:t>
      </w:r>
      <w:r w:rsidR="00C26B49" w:rsidRPr="00C26B49">
        <w:t xml:space="preserve"> (NMIA). </w:t>
      </w:r>
      <w:r>
        <w:t xml:space="preserve">Par la suite, le laboratoire du Dr </w:t>
      </w:r>
      <w:proofErr w:type="spellStart"/>
      <w:r>
        <w:t>Lucks</w:t>
      </w:r>
      <w:proofErr w:type="spellEnd"/>
      <w:r>
        <w:t xml:space="preserve"> a développé une autre méthode basée sur SHAPE qui a permis d’augmenter le nombre d’ARN sondés (</w:t>
      </w:r>
      <w:r w:rsidRPr="004A2FB9">
        <w:t xml:space="preserve">Doudna JA, </w:t>
      </w:r>
      <w:proofErr w:type="spellStart"/>
      <w:r w:rsidRPr="004A2FB9">
        <w:t>Arkin</w:t>
      </w:r>
      <w:proofErr w:type="spellEnd"/>
      <w:r w:rsidRPr="004A2FB9">
        <w:t xml:space="preserve"> AP.</w:t>
      </w:r>
      <w:r>
        <w:t xml:space="preserve">). Le Dr </w:t>
      </w:r>
      <w:proofErr w:type="spellStart"/>
      <w:r>
        <w:t>Das</w:t>
      </w:r>
      <w:proofErr w:type="spellEnd"/>
      <w:r>
        <w:t xml:space="preserve"> et ses collègues ont perfectionné cette méthode et ils ont créé une base de données pour obtenir les ARN et leurs valeurs de réactivité. Cette base de données se nomme : la RMDB, pour « RNA mapping </w:t>
      </w:r>
      <w:proofErr w:type="spellStart"/>
      <w:r>
        <w:t>database</w:t>
      </w:r>
      <w:proofErr w:type="spellEnd"/>
      <w:r>
        <w:t xml:space="preserve"> ». Comme il a été mentionné plus haut, l</w:t>
      </w:r>
      <w:r w:rsidR="00C26B49" w:rsidRPr="00C26B49">
        <w:t>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w:t>
      </w:r>
      <w:r w:rsidR="004A2FB9">
        <w:t>c</w:t>
      </w:r>
      <w:r w:rsidR="00695B80">
        <w:t xml:space="preserve">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1"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6IC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NrjogI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2"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D3ICO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936" cy="2918953"/>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3"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3"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03"/>
    </w:p>
    <w:bookmarkEnd w:id="34"/>
    <w:p w:rsidR="00F02EEF" w:rsidRDefault="00F02EEF" w:rsidP="00F02EEF"/>
    <w:p w:rsidR="002B24E7" w:rsidRDefault="00F02EEF">
      <w:pPr>
        <w:spacing w:line="240" w:lineRule="auto"/>
        <w:jc w:val="left"/>
        <w:rPr>
          <w:b/>
        </w:rPr>
      </w:pPr>
      <w:r>
        <w:br w:type="page"/>
      </w:r>
    </w:p>
    <w:p w:rsidR="00482E89" w:rsidRDefault="002B24E7" w:rsidP="00482E89">
      <w:pPr>
        <w:pStyle w:val="Heading1"/>
      </w:pPr>
      <w:bookmarkStart w:id="104" w:name="_Toc502671851"/>
      <w:bookmarkStart w:id="105" w:name="_Toc502671970"/>
      <w:r>
        <w:lastRenderedPageBreak/>
        <w:t>Chapitre 1</w:t>
      </w:r>
      <w:r w:rsidR="007A63C0">
        <w:t> </w:t>
      </w:r>
      <w:r w:rsidR="00D72BEE">
        <w:br/>
      </w:r>
      <w:r w:rsidR="007A63C0">
        <w:t xml:space="preserve"> </w:t>
      </w:r>
      <w:r>
        <w:t>RNASS</w:t>
      </w:r>
      <w:r w:rsidR="004A2FB9">
        <w:t>_v2</w:t>
      </w:r>
      <w:r w:rsidR="007476FB">
        <w:t> </w:t>
      </w:r>
      <w:bookmarkEnd w:id="104"/>
      <w:bookmarkEnd w:id="105"/>
      <w:r w:rsidR="007476FB">
        <w:t>: Obtenir la réactivité des CMN</w:t>
      </w:r>
    </w:p>
    <w:p w:rsidR="007476FB" w:rsidRDefault="004A2FB9" w:rsidP="00482E89">
      <w:pPr>
        <w:pStyle w:val="Paragraphe"/>
      </w:pPr>
      <w:r>
        <w:t xml:space="preserve">RNASS_v2 est un script écrit en </w:t>
      </w:r>
      <w:r w:rsidRPr="004A2FB9">
        <w:rPr>
          <w:i/>
        </w:rPr>
        <w:t>python</w:t>
      </w:r>
      <w:r>
        <w:t>. Il est spécialement conçu</w:t>
      </w:r>
      <w:r w:rsidR="00E87016">
        <w:t>,</w:t>
      </w:r>
      <w:r>
        <w:t xml:space="preserve"> pour faire le lien entre les données de sondages chimique de l’ARN et la structure secondaire produit par les logiciels</w:t>
      </w:r>
      <w:r w:rsidR="00E87016">
        <w:t xml:space="preserve"> </w:t>
      </w:r>
      <w:proofErr w:type="spellStart"/>
      <w:r w:rsidR="00E87016" w:rsidRPr="007476FB">
        <w:rPr>
          <w:i/>
        </w:rPr>
        <w:t>M</w:t>
      </w:r>
      <w:r w:rsidR="003E301E" w:rsidRPr="007476FB">
        <w:rPr>
          <w:i/>
        </w:rPr>
        <w:t>C</w:t>
      </w:r>
      <w:r w:rsidR="008173AB" w:rsidRPr="007476FB">
        <w:rPr>
          <w:i/>
        </w:rPr>
        <w:t>F</w:t>
      </w:r>
      <w:r w:rsidR="00E87016" w:rsidRPr="007476FB">
        <w:rPr>
          <w:i/>
        </w:rPr>
        <w:t>lashfold</w:t>
      </w:r>
      <w:proofErr w:type="spellEnd"/>
      <w:r w:rsidR="00E87016">
        <w:t xml:space="preserve"> et </w:t>
      </w:r>
      <w:proofErr w:type="spellStart"/>
      <w:r w:rsidR="00E87016" w:rsidRPr="007476FB">
        <w:rPr>
          <w:i/>
        </w:rPr>
        <w:t>RNAsubopt</w:t>
      </w:r>
      <w:proofErr w:type="spellEnd"/>
      <w:r w:rsidR="002B24E7">
        <w:t>. Ce script</w:t>
      </w:r>
      <w:r>
        <w:t xml:space="preserve"> prend en entrée une liste d’ARN</w:t>
      </w:r>
      <w:r w:rsidR="00E10557">
        <w:t>.</w:t>
      </w:r>
      <w:r w:rsidR="002B24E7">
        <w:t xml:space="preserve"> Il produit en sortie un fichier JSON.</w:t>
      </w:r>
      <w:r>
        <w:t xml:space="preserve"> Ces fichiers sont ensuite utilisés pour peupler une base de données</w:t>
      </w:r>
      <w:r w:rsidR="002B24E7">
        <w:t xml:space="preserve"> </w:t>
      </w:r>
      <w:r>
        <w:t xml:space="preserve">qui sert à prédire la réactivité des nucléotides. </w:t>
      </w:r>
      <w:r w:rsidR="002B24E7">
        <w:t>Dans ce chapitre, je décris les étapes de son fonctionnement.</w:t>
      </w:r>
      <w:r>
        <w:t xml:space="preserve"> Il a </w:t>
      </w:r>
      <w:r w:rsidR="007476FB">
        <w:t xml:space="preserve">deux modes de fonctionnement : </w:t>
      </w:r>
    </w:p>
    <w:p w:rsidR="007476FB" w:rsidRDefault="004A2FB9" w:rsidP="007476FB">
      <w:pPr>
        <w:pStyle w:val="Paragraphe"/>
        <w:numPr>
          <w:ilvl w:val="0"/>
          <w:numId w:val="41"/>
        </w:numPr>
      </w:pPr>
      <w:r>
        <w:t xml:space="preserve">le mode apprentissage </w:t>
      </w:r>
    </w:p>
    <w:p w:rsidR="004A2FB9" w:rsidRDefault="004A2FB9" w:rsidP="007476FB">
      <w:pPr>
        <w:pStyle w:val="Paragraphe"/>
        <w:numPr>
          <w:ilvl w:val="0"/>
          <w:numId w:val="41"/>
        </w:numPr>
      </w:pPr>
      <w:r>
        <w:t>le mode prédiction</w:t>
      </w:r>
    </w:p>
    <w:p w:rsidR="002B24E7" w:rsidRDefault="002B24E7" w:rsidP="002B24E7">
      <w:pPr>
        <w:pStyle w:val="Heading2"/>
      </w:pPr>
      <w:bookmarkStart w:id="106" w:name="_Toc502671852"/>
      <w:bookmarkStart w:id="107" w:name="_Toc502671971"/>
      <w:r>
        <w:t xml:space="preserve">De l’obtention des données à la prédiction </w:t>
      </w:r>
      <w:r w:rsidR="003E301E">
        <w:t>discrète</w:t>
      </w:r>
      <w:bookmarkEnd w:id="106"/>
      <w:bookmarkEnd w:id="107"/>
    </w:p>
    <w:p w:rsidR="002B24E7" w:rsidRDefault="002B24E7" w:rsidP="002B24E7">
      <w:pPr>
        <w:pStyle w:val="Heading3"/>
      </w:pPr>
      <w:bookmarkStart w:id="108" w:name="_Toc502671853"/>
      <w:r>
        <w:t>Extraction des données</w:t>
      </w:r>
      <w:bookmarkEnd w:id="108"/>
    </w:p>
    <w:p w:rsidR="007476FB"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r w:rsidR="007476FB">
        <w:t xml:space="preserve">« ETERNA » </w:t>
      </w:r>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d</w:t>
      </w:r>
      <w:proofErr w:type="gramStart"/>
      <w:r w:rsidR="002B24E7">
        <w:t>’</w:t>
      </w:r>
      <w:r w:rsidR="007476FB">
        <w:t>«</w:t>
      </w:r>
      <w:proofErr w:type="gramEnd"/>
      <w:r w:rsidR="007476FB">
        <w:t xml:space="preserve"> ETERNA »</w:t>
      </w:r>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 et </w:t>
      </w:r>
      <w:r w:rsidR="00715223">
        <w:t>leur</w:t>
      </w:r>
      <w:r w:rsidR="002B24E7">
        <w:t xml:space="preserve"> </w:t>
      </w:r>
      <w:r w:rsidR="0043480F">
        <w:t>titre</w:t>
      </w:r>
      <w:r w:rsidR="002B24E7">
        <w:t xml:space="preserve">. </w:t>
      </w:r>
      <w:r w:rsidR="00A36B9E">
        <w:t>J</w:t>
      </w:r>
      <w:r w:rsidR="002B24E7">
        <w:t xml:space="preserve">’ai choisi </w:t>
      </w:r>
      <w:r w:rsidR="00A36B9E">
        <w:t>de me limiter aux</w:t>
      </w:r>
      <w:r w:rsidR="002B24E7">
        <w:t xml:space="preserve"> données produites entre 2014 et 2018. </w:t>
      </w:r>
      <w:r w:rsidR="007F24E9">
        <w:t>Un script nommé : eternaTSV</w:t>
      </w:r>
      <w:r w:rsidR="00D72BEE">
        <w:t>.py</w:t>
      </w:r>
      <w:r w:rsidR="007F24E9">
        <w:t xml:space="preserve"> utilise cet API et produit une liste d’ARN avec leur </w:t>
      </w:r>
      <w:r w:rsidR="007F24E9">
        <w:lastRenderedPageBreak/>
        <w:t xml:space="preserve">séquence, les données de réactivité chimique et d’autres informations reliées à l’expérience qui les a créées. </w:t>
      </w:r>
      <w:bookmarkStart w:id="109" w:name="_Hlk501368814"/>
    </w:p>
    <w:p w:rsidR="00A36B9E" w:rsidRDefault="007476FB" w:rsidP="007476FB">
      <w:pPr>
        <w:pStyle w:val="Paragraphesuite"/>
      </w:pPr>
      <w:r>
        <w:t>Il est</w:t>
      </w:r>
      <w:r w:rsidR="007F24E9">
        <w:t xml:space="preserve"> aussi</w:t>
      </w:r>
      <w:r>
        <w:t xml:space="preserve"> possible de</w:t>
      </w:r>
      <w:r w:rsidR="007F24E9">
        <w:t xml:space="preserve"> télécharger les fichiers RDAT de la base de données de RMDB.</w:t>
      </w:r>
      <w:bookmarkEnd w:id="109"/>
      <w:r>
        <w:t xml:space="preserve"> Ces fichiers viennent avec un script </w:t>
      </w:r>
      <w:r w:rsidRPr="007476FB">
        <w:rPr>
          <w:i/>
        </w:rPr>
        <w:t>python</w:t>
      </w:r>
      <w:r>
        <w:t xml:space="preserve"> qui se nomme </w:t>
      </w:r>
      <w:r w:rsidRPr="007476FB">
        <w:rPr>
          <w:i/>
        </w:rPr>
        <w:t>handler.py</w:t>
      </w:r>
      <w:r>
        <w:t>. Chose surprenante le vecteur de réactivité n’est pas de la même longueur que la séquence elle-même. On doit phaser le vecteur de réactivité avec un attribut nommé : « offset ». Ceci s’explique par le fait que l’ARN possède une séquence qui permet sont identification lors du séquençage. Aucune donnée de réactivité ne peut être extraite de cette séquence.</w:t>
      </w:r>
    </w:p>
    <w:p w:rsidR="002B24E7" w:rsidRDefault="007476FB" w:rsidP="00A36B9E">
      <w:pPr>
        <w:pStyle w:val="Paragraphesuite"/>
      </w:pPr>
      <w:r>
        <w:t>Nous pouvons considérer c</w:t>
      </w:r>
      <w:r w:rsidR="002B24E7">
        <w:t xml:space="preserve">es données </w:t>
      </w:r>
      <w:r>
        <w:t>comme fiables</w:t>
      </w:r>
      <w:r w:rsidR="002B24E7">
        <w:t>, car elles ont été normalisées à l’aide d’un contrôle interne à la séquence</w:t>
      </w:r>
      <w:r w:rsidR="0043480F">
        <w:t xml:space="preserve"> et chaque séquence à un contrôle non</w:t>
      </w:r>
      <w:r w:rsidR="003E301E">
        <w:t xml:space="preserve"> </w:t>
      </w:r>
      <w:r w:rsidR="0043480F">
        <w:t>modifié par le réactif</w:t>
      </w:r>
      <w:r w:rsidR="002B24E7">
        <w:t>.</w:t>
      </w:r>
      <w:r w:rsidR="0043480F">
        <w:t xml:space="preserve"> De plus, chaque ARN est sondé </w:t>
      </w:r>
      <w:r w:rsidR="00464E20">
        <w:t xml:space="preserve">au minimum </w:t>
      </w:r>
      <w:r>
        <w:t>dans</w:t>
      </w:r>
      <w:r w:rsidR="0043480F">
        <w:t xml:space="preserve">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7476FB" w:rsidP="00EF2B88">
      <w:pPr>
        <w:pStyle w:val="Heading3"/>
      </w:pPr>
      <w:bookmarkStart w:id="110" w:name="_Toc502671854"/>
      <w:r>
        <w:t>Retirer</w:t>
      </w:r>
      <w:r w:rsidR="00A11CE0">
        <w:t xml:space="preserve"> les ARN </w:t>
      </w:r>
      <w:r w:rsidR="00F00036">
        <w:t>difficiles</w:t>
      </w:r>
      <w:r w:rsidR="00A11CE0">
        <w:t xml:space="preserve"> à prédire</w:t>
      </w:r>
      <w:r w:rsidR="00D72BEE">
        <w:t xml:space="preserve"> pour mieux apprendre</w:t>
      </w:r>
      <w:bookmarkEnd w:id="110"/>
    </w:p>
    <w:p w:rsidR="007476FB" w:rsidRDefault="007476FB" w:rsidP="00B24D03">
      <w:pPr>
        <w:pStyle w:val="Paragraphesuite"/>
      </w:pPr>
      <w:r>
        <w:t>Après la première analyse de mon prédicteur, les ARN qui avait un score de prédiction moyen bas était systématiquement des ARN ayant un contenu en adénine ou un score de réactivité moyen élevé</w:t>
      </w:r>
      <w:r w:rsidR="00B24D03">
        <w:t xml:space="preserve">. J’ai donc décidé de les retirer de l’analyse finale. </w:t>
      </w:r>
    </w:p>
    <w:p w:rsidR="002E23FF" w:rsidRDefault="007476FB" w:rsidP="00B24D03">
      <w:pPr>
        <w:pStyle w:val="Paragraphesuite"/>
      </w:pPr>
      <w:r>
        <w:t>Seul les ARN composés de moins de 50% d’adénine ont été gardé. Plusieurs scores de réactivité moyenne ont été testé. De plus, une valeur nommée « signal to noise » et la diversité d’ensemble des SS des ARN ont aussi servi à augmenter la fiabilité des prédictions</w:t>
      </w:r>
      <w:bookmarkStart w:id="111" w:name="_GoBack"/>
      <w:bookmarkEnd w:id="111"/>
      <w:r>
        <w:t>.</w:t>
      </w:r>
    </w:p>
    <w:p w:rsidR="002B24E7" w:rsidRPr="000D0E0C" w:rsidRDefault="002B24E7" w:rsidP="002B24E7">
      <w:pPr>
        <w:pStyle w:val="Heading3"/>
      </w:pPr>
      <w:bookmarkStart w:id="112" w:name="_Toc502671856"/>
      <w:r>
        <w:t>Repliement des ARN</w:t>
      </w:r>
      <w:bookmarkEnd w:id="112"/>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w:t>
      </w:r>
      <w:r w:rsidR="002877D9">
        <w:lastRenderedPageBreak/>
        <w:t xml:space="preserve">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13" w:name="_Toc502671857"/>
      <w:r>
        <w:t>Champ des fichiers JSON standardisés</w:t>
      </w:r>
      <w:bookmarkEnd w:id="113"/>
    </w:p>
    <w:p w:rsidR="00EB7171" w:rsidRDefault="00AF6D79" w:rsidP="00565D73">
      <w:pPr>
        <w:pStyle w:val="Paragraphe"/>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EB7171">
        <w:br w:type="page"/>
      </w:r>
    </w:p>
    <w:p w:rsidR="00575750" w:rsidRDefault="00575750" w:rsidP="00575750">
      <w:pPr>
        <w:pStyle w:val="Tableau"/>
      </w:pPr>
      <w:bookmarkStart w:id="114" w:name="_Toc502671227"/>
      <w:bookmarkStart w:id="115" w:name="_Toc502672538"/>
      <w:r>
        <w:lastRenderedPageBreak/>
        <w:t>Description des champs des fichiers JSON standardisés</w:t>
      </w:r>
      <w:r w:rsidR="00D8274F">
        <w:t xml:space="preserve"> des ARN</w:t>
      </w:r>
      <w:bookmarkEnd w:id="114"/>
      <w:bookmarkEnd w:id="115"/>
    </w:p>
    <w:tbl>
      <w:tblPr>
        <w:tblStyle w:val="PlainTable3"/>
        <w:tblW w:w="0" w:type="auto"/>
        <w:tblLook w:val="0480" w:firstRow="0" w:lastRow="0" w:firstColumn="1" w:lastColumn="0" w:noHBand="0" w:noVBand="1"/>
      </w:tblPr>
      <w:tblGrid>
        <w:gridCol w:w="1539"/>
        <w:gridCol w:w="2749"/>
        <w:gridCol w:w="3976"/>
      </w:tblGrid>
      <w:tr w:rsidR="0013027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eq</w:t>
            </w:r>
            <w:proofErr w:type="spellEnd"/>
          </w:p>
        </w:tc>
        <w:tc>
          <w:tcPr>
            <w:tcW w:w="0" w:type="auto"/>
            <w:tcBorders>
              <w:lef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uenceNT</w:t>
            </w:r>
            <w:proofErr w:type="spellEnd"/>
          </w:p>
        </w:tc>
      </w:tr>
      <w:tr w:rsidR="00A419F0"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C13D3F" w:rsidRPr="00970D81" w:rsidRDefault="00C13D3F"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double" w:sz="4" w:space="0" w:color="7F7F7F" w:themeColor="text1" w:themeTint="80"/>
            </w:tcBorders>
          </w:tcPr>
          <w:p w:rsidR="00970D81" w:rsidRPr="002C0B68" w:rsidRDefault="00970D81" w:rsidP="00970D81">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graph_transition</w:t>
            </w:r>
            <w:proofErr w:type="spellEnd"/>
          </w:p>
        </w:tc>
      </w:tr>
      <w:tr w:rsidR="00970D81"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oreTab</w:t>
            </w:r>
            <w:proofErr w:type="spell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nts</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rreurTab</w:t>
            </w:r>
            <w:proofErr w:type="spell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reactivityVector</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ed</w:t>
            </w:r>
            <w:proofErr w:type="spell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sc_mcff</w:t>
            </w:r>
            <w:proofErr w:type="spellEnd"/>
            <w:r w:rsidRPr="002C0B68">
              <w:t xml:space="preserve"> / </w:t>
            </w:r>
            <w:proofErr w:type="spellStart"/>
            <w:r w:rsidRPr="002C0B68">
              <w:t>sc_so</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2C0B68">
              <w:t>freqMfe</w:t>
            </w:r>
            <w:proofErr w:type="spellEnd"/>
          </w:p>
        </w:tc>
        <w:tc>
          <w:tcPr>
            <w:tcW w:w="0" w:type="auto"/>
            <w:tcBorders>
              <w:left w:val="double" w:sz="4" w:space="0" w:color="7F7F7F" w:themeColor="text1" w:themeTint="80"/>
            </w:tcBorders>
          </w:tcPr>
          <w:p w:rsidR="003E103F" w:rsidRPr="0013027F" w:rsidRDefault="003E103F" w:rsidP="003E103F">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r w:rsidRPr="00AF3199">
              <w:t>info</w:t>
            </w:r>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3E103F"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25885" w:rsidRDefault="00125885" w:rsidP="003E103F">
      <w:pPr>
        <w:pStyle w:val="Paragraphe"/>
        <w:rPr>
          <w:lang w:eastAsia="en-CA"/>
        </w:rPr>
      </w:pPr>
      <w:r>
        <w:lastRenderedPageBreak/>
        <w:t xml:space="preserve">Le </w:t>
      </w:r>
      <w:r w:rsidRPr="00EB7171">
        <w:t>tableau</w:t>
      </w:r>
      <w:r>
        <w:t xml:space="preserve"> II présente les champs des nucléotides, un</w:t>
      </w:r>
      <w:r w:rsidR="00EB7171">
        <w:t xml:space="preserve"> des</w:t>
      </w:r>
      <w:r>
        <w:t xml:space="preserve"> champ</w:t>
      </w:r>
      <w:r w:rsidR="00EB7171">
        <w:t>s</w:t>
      </w:r>
      <w:r>
        <w:t xml:space="preserve"> des ARN</w:t>
      </w:r>
      <w:r w:rsidR="004D061E">
        <w:t>.</w:t>
      </w:r>
    </w:p>
    <w:p w:rsidR="0013027F" w:rsidRPr="003E103F" w:rsidRDefault="00AF6D79" w:rsidP="00EB7171">
      <w:pPr>
        <w:pStyle w:val="Tableau"/>
      </w:pPr>
      <w:r w:rsidRPr="003E103F">
        <w:t xml:space="preserve"> </w:t>
      </w:r>
      <w:bookmarkStart w:id="116" w:name="_Toc502672539"/>
      <w:r w:rsidR="0013027F" w:rsidRPr="003E103F">
        <w:t xml:space="preserve">Description du champs </w:t>
      </w:r>
      <w:proofErr w:type="spellStart"/>
      <w:r w:rsidR="0013027F" w:rsidRPr="003E103F">
        <w:rPr>
          <w:i/>
        </w:rPr>
        <w:t>nts</w:t>
      </w:r>
      <w:proofErr w:type="spellEnd"/>
      <w:r w:rsidR="0013027F" w:rsidRPr="003E103F">
        <w:t xml:space="preserve"> des fichiers JSON standardisés</w:t>
      </w:r>
      <w:bookmarkEnd w:id="116"/>
    </w:p>
    <w:tbl>
      <w:tblPr>
        <w:tblStyle w:val="PlainTable3"/>
        <w:tblW w:w="0" w:type="auto"/>
        <w:tblLook w:val="0480" w:firstRow="0" w:lastRow="0" w:firstColumn="1" w:lastColumn="0" w:noHBand="0" w:noVBand="1"/>
      </w:tblPr>
      <w:tblGrid>
        <w:gridCol w:w="1628"/>
        <w:gridCol w:w="3291"/>
        <w:gridCol w:w="3345"/>
      </w:tblGrid>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970D81" w:rsidRDefault="00E33F1F" w:rsidP="003E103F">
            <w:pPr>
              <w:pStyle w:val="text"/>
              <w:cnfStyle w:val="000000100000" w:firstRow="0" w:lastRow="0" w:firstColumn="0" w:lastColumn="0" w:oddVBand="0" w:evenVBand="0" w:oddHBand="1" w:evenHBand="0" w:firstRowFirstColumn="0" w:firstRowLastColumn="0" w:lastRowFirstColumn="0" w:lastRowLastColumn="0"/>
            </w:pPr>
            <w:r>
              <w:t>score</w:t>
            </w:r>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r w:rsidRPr="00E10C66">
              <w:t>p</w:t>
            </w:r>
            <w:r w:rsidR="007D4481" w:rsidRPr="00E10C66">
              <w:t>osition</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E33F1F" w:rsidP="003E103F">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r w:rsidRPr="00E10C66">
              <w:t>erreur</w:t>
            </w:r>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w:t>
            </w:r>
            <w:r w:rsidR="007D4481" w:rsidRPr="00E10C66">
              <w:t>egion</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4A315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etat</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rna</w:t>
            </w:r>
            <w:r w:rsidR="007D4481" w:rsidRPr="00E10C66">
              <w:t>_id</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inHelice</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r w:rsidRPr="00E10C66">
              <w:t>s</w:t>
            </w:r>
            <w:r w:rsidR="007D4481" w:rsidRPr="00E10C66">
              <w:t>eq_motif3 / 5</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tcBorders>
            <w:vAlign w:val="center"/>
          </w:tcPr>
          <w:p w:rsidR="0013027F" w:rsidRPr="003E103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localNcmD</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sc_mcff</w:t>
            </w:r>
            <w:proofErr w:type="spellEnd"/>
            <w:r w:rsidRPr="00E10C66">
              <w:t xml:space="preserve"> / </w:t>
            </w:r>
            <w:proofErr w:type="spellStart"/>
            <w:r w:rsidRPr="00E10C66">
              <w:t>sc_so</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4A315F" w:rsidP="003E103F">
            <w:pPr>
              <w:pStyle w:val="text"/>
              <w:cnfStyle w:val="000000100000" w:firstRow="0" w:lastRow="0" w:firstColumn="0" w:lastColumn="0" w:oddVBand="0" w:evenVBand="0" w:oddHBand="1" w:evenHBand="0" w:firstRowFirstColumn="0" w:firstRowLastColumn="0" w:lastRowFirstColumn="0" w:lastRowLastColumn="0"/>
            </w:pPr>
            <w:proofErr w:type="spellStart"/>
            <w:r w:rsidRPr="00E10C66">
              <w:t>m</w:t>
            </w:r>
            <w:r w:rsidR="007D4481" w:rsidRPr="00E10C66">
              <w:t>fp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r w:rsidRPr="00E10C66">
              <w:t>sorte</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6D7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17" w:name="_Toc502671858"/>
      <w:bookmarkStart w:id="118" w:name="_Toc502671972"/>
      <w:r>
        <w:lastRenderedPageBreak/>
        <w:t>Information sur les données collectées</w:t>
      </w:r>
      <w:bookmarkEnd w:id="117"/>
      <w:bookmarkEnd w:id="118"/>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rapport </w:t>
      </w:r>
      <w:r>
        <w:t xml:space="preserve">« </w:t>
      </w:r>
      <w:r w:rsidR="004A315F">
        <w:t>signal</w:t>
      </w:r>
      <w:r>
        <w:t xml:space="preserve"> sur </w:t>
      </w:r>
      <w:r w:rsidR="004A315F">
        <w:t>bruit</w:t>
      </w:r>
      <w:r>
        <w:t xml:space="preserve"> »</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19"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19"/>
    </w:p>
    <w:p w:rsidR="00E00A11" w:rsidRDefault="00EB412D" w:rsidP="008B03A0">
      <w:pPr>
        <w:pStyle w:val="Paragraphe"/>
      </w:pPr>
      <w:r>
        <w:t>Comme vous pouvez le constater dans la figure 1</w:t>
      </w:r>
      <w:r w:rsidR="00F710AC">
        <w:t>0</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286B89">
        <w:t xml:space="preserve"> Cette analyse </w:t>
      </w:r>
      <w:r w:rsidR="00C4196A">
        <w:t>a été</w:t>
      </w:r>
      <w:r w:rsidR="00286B89">
        <w:t xml:space="preserve"> faite avant l’application du filtre sur la moyenne</w:t>
      </w:r>
      <w:r>
        <w:t xml:space="preserve"> des scores de réactivité par ARN</w:t>
      </w:r>
      <w:r w:rsidR="00286B89">
        <w:t xml:space="preserve"> et le contenu </w:t>
      </w:r>
      <w:r>
        <w:t xml:space="preserve">relatif </w:t>
      </w:r>
      <w:r w:rsidR="00286B89">
        <w:t xml:space="preserve">en adénosin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33"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CtqTvsJgIAACYEAAAOAAAAAAAAAAAAAAAAAC4CAABkcnMvZTJvRG9j&#10;LnhtbFBLAQItABQABgAIAAAAIQDmhUcF3QAAAAkBAAAPAAAAAAAAAAAAAAAAAIAEAABkcnMvZG93&#10;bnJldi54bWxQSwUGAAAAAAQABADzAAAAigUAAAAA&#10;" stroked="f">
                <v:textbo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F67FD5" w:rsidRPr="0047091F" w:rsidRDefault="00F67FD5"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34"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" stroked="f">
                <v:textbox>
                  <w:txbxContent>
                    <w:p w:rsidR="00F67FD5" w:rsidRPr="0047091F" w:rsidRDefault="00F67FD5"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35"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20" w:name="_Toc502671246"/>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20"/>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36"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" stroked="f">
                <v:textbo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37"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La3OawyAgAAQQQAAA4AAAAAAAAAAAAA&#10;AAAALgIAAGRycy9lMm9Eb2MueG1sUEsBAi0AFAAGAAgAAAAhAJcaVmDiAAAACgEAAA8AAAAAAAAA&#10;AAAAAAAAjAQAAGRycy9kb3ducmV2LnhtbFBLBQYAAAAABAAEAPMAAACbBQAAAAA=&#10;" stroked="f">
                <v:textbo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38"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DTlQWXJAIAACYEAAAOAAAAAAAAAAAAAAAAAC4CAABkcnMvZTJvRG9j&#10;LnhtbFBLAQItABQABgAIAAAAIQCuANOb3wAAAAsBAAAPAAAAAAAAAAAAAAAAAH4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40B82">
      <w:pPr>
        <w:pStyle w:val="Figure"/>
      </w:pPr>
      <w:bookmarkStart w:id="121" w:name="_Toc502671247"/>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710AC" w:rsidRPr="0032646C">
        <w:rPr>
          <w:b/>
        </w:rPr>
        <w:t>0</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un rapport signal sur bruit sous</w:t>
      </w:r>
      <w:r w:rsidR="00A4455A">
        <w:t xml:space="preserve"> 2</w:t>
      </w:r>
      <w:r w:rsidR="00A95905">
        <w:t>.</w:t>
      </w:r>
      <w:r w:rsidR="00D315CF">
        <w:t xml:space="preserve"> En plus petit à droite, se trouve la même distribution, mais représenté sous forme d’histogramme.</w:t>
      </w:r>
      <w:bookmarkEnd w:id="121"/>
    </w:p>
    <w:p w:rsidR="004D061E" w:rsidRPr="00D315CF" w:rsidRDefault="004D061E" w:rsidP="004D061E">
      <w:pPr>
        <w:pStyle w:val="Paragraphesuite"/>
      </w:pPr>
      <w:r w:rsidRPr="00CD3D66">
        <w:lastRenderedPageBreak/>
        <w:t>La distribution des moyennes des scores</w:t>
      </w:r>
      <w:r>
        <w:t xml:space="preserve"> de chaque ARN de l’ensemble filtré</w:t>
      </w:r>
      <w:r w:rsidRPr="00CD3D66">
        <w:t xml:space="preserve"> suit une courbe normale telle que déterminée par le test de </w:t>
      </w:r>
      <w:bookmarkStart w:id="122" w:name="_Hlk502600517"/>
      <w:r w:rsidRPr="00CD3D66">
        <w:t xml:space="preserve">Kolmogorov-Smirnov </w:t>
      </w:r>
      <w:bookmarkEnd w:id="122"/>
      <w:r>
        <w:fldChar w:fldCharType="begin"/>
      </w:r>
      <w:r w:rsidR="003E333F">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695B80">
        <w:rPr>
          <w:noProof/>
        </w:rPr>
        <w:t>[51]</w:t>
      </w:r>
      <w:r>
        <w:fldChar w:fldCharType="end"/>
      </w:r>
      <w:r>
        <w:t>.</w:t>
      </w:r>
    </w:p>
    <w:p w:rsidR="005C1D35" w:rsidRDefault="005C1D35" w:rsidP="005C1D35">
      <w:pPr>
        <w:pStyle w:val="Heading3"/>
      </w:pPr>
      <w:bookmarkStart w:id="123" w:name="_Toc502671860"/>
      <w:r>
        <w:t>Fréquence pairée normalisée</w:t>
      </w:r>
      <w:bookmarkEnd w:id="123"/>
    </w:p>
    <w:p w:rsidR="005C1D35" w:rsidRDefault="002A1592" w:rsidP="005C1D35">
      <w:pPr>
        <w:pStyle w:val="Paragraphe"/>
      </w:pPr>
      <w:bookmarkStart w:id="124"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s nucléotides sont pairés, plus le nombre de MCN pour un ARN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24"/>
    <w:p w:rsidR="00541A03" w:rsidRDefault="00541A03">
      <w:pPr>
        <w:spacing w:line="240" w:lineRule="auto"/>
        <w:jc w:val="left"/>
      </w:pPr>
      <w:r>
        <w:br w:type="page"/>
      </w:r>
    </w:p>
    <w:p w:rsidR="008B03A0" w:rsidRPr="008B03A0" w:rsidRDefault="008B03A0" w:rsidP="0039533E">
      <w:pPr>
        <w:pStyle w:val="Heading3"/>
      </w:pPr>
      <w:bookmarkStart w:id="125" w:name="_Toc502671861"/>
      <w:r w:rsidRPr="0039533E">
        <w:lastRenderedPageBreak/>
        <w:t>Longueur</w:t>
      </w:r>
      <w:r w:rsidRPr="008B03A0">
        <w:t xml:space="preserve"> des séquences</w:t>
      </w:r>
      <w:bookmarkEnd w:id="125"/>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F67FD5" w:rsidRPr="002E3E7B" w:rsidRDefault="00F67FD5"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39"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LI1b09AAgAAewQAAA4A&#10;AAAAAAAAAAAAAAAALgIAAGRycy9lMm9Eb2MueG1sUEsBAi0AFAAGAAgAAAAhAOT1vyrdAAAACAEA&#10;AA8AAAAAAAAAAAAAAAAAmgQAAGRycy9kb3ducmV2LnhtbFBLBQYAAAAABAAEAPMAAACkBQAAAAA=&#10;" fillcolor="white [3212]" stroked="f">
                <v:textbox style="mso-fit-shape-to-text:t">
                  <w:txbxContent>
                    <w:p w:rsidR="00F67FD5" w:rsidRPr="002E3E7B" w:rsidRDefault="00F67FD5"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F67FD5" w:rsidRPr="00D77373" w:rsidRDefault="00F67FD5" w:rsidP="003E203B">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40"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zVBJQ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" stroked="f">
                <v:textbox>
                  <w:txbxContent>
                    <w:p w:rsidR="00F67FD5" w:rsidRPr="00D77373" w:rsidRDefault="00F67FD5"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223443" w:rsidRDefault="002E3E7B" w:rsidP="00540B82">
      <w:pPr>
        <w:pStyle w:val="Figure"/>
      </w:pPr>
      <w:bookmarkStart w:id="126" w:name="_Toc502671248"/>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41"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42"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26"/>
    </w:p>
    <w:p w:rsidR="002B2919" w:rsidRDefault="004716DA" w:rsidP="0049713A">
      <w:pPr>
        <w:pStyle w:val="Paragraphesuite"/>
      </w:pPr>
      <w:bookmarkStart w:id="127"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27"/>
    </w:p>
    <w:p w:rsidR="00DA3DC6" w:rsidRPr="006C02B9" w:rsidRDefault="004716DA" w:rsidP="00733A3B">
      <w:pPr>
        <w:pStyle w:val="Figure"/>
        <w:jc w:val="left"/>
      </w:pPr>
      <w:bookmarkStart w:id="128" w:name="_Hlk501397611"/>
      <w:bookmarkStart w:id="129" w:name="_Toc502671249"/>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28"/>
      <w:r w:rsidR="002E3E7B">
        <w:t>. Un nucléotide bleu est réactif et un nucléotide rouge l’est peu.</w:t>
      </w:r>
      <w:bookmarkEnd w:id="129"/>
      <w:r w:rsidR="00DA3DC6" w:rsidRPr="006C02B9">
        <w:br w:type="page"/>
      </w:r>
    </w:p>
    <w:p w:rsidR="00DA3DC6" w:rsidRDefault="00DA3DC6" w:rsidP="00DA3DC6">
      <w:pPr>
        <w:pStyle w:val="Heading3"/>
      </w:pPr>
      <w:bookmarkStart w:id="130" w:name="_Toc502671862"/>
      <w:r>
        <w:lastRenderedPageBreak/>
        <w:t xml:space="preserve">Algorithme </w:t>
      </w:r>
      <w:r w:rsidR="00753BB7">
        <w:t>d’identification</w:t>
      </w:r>
      <w:r>
        <w:t xml:space="preserve"> des MCN</w:t>
      </w:r>
      <w:bookmarkEnd w:id="130"/>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33F8A"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86381"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FA2AF"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64A76"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3EB9"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76D4"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7BB70"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E8EF7"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B6F91"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8D73"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05FE"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05D75"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6DAD"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9E7E6"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C8767"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40B82">
      <w:pPr>
        <w:pStyle w:val="Figure"/>
      </w:pPr>
      <w:bookmarkStart w:id="131" w:name="_Toc502671250"/>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31"/>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710AC">
        <w:t>4</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32" w:name="_Toc502671866"/>
      <w:bookmarkStart w:id="133" w:name="_Toc502671976"/>
      <w:r>
        <w:t>Compilation des MCN</w:t>
      </w:r>
      <w:bookmarkEnd w:id="132"/>
      <w:bookmarkEnd w:id="133"/>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5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605030">
          <w:footerReference w:type="default" r:id="rId42"/>
          <w:headerReference w:type="first" r:id="rId43"/>
          <w:pgSz w:w="12240" w:h="15840"/>
          <w:pgMar w:top="2275" w:right="1701" w:bottom="1701" w:left="2275" w:header="1411" w:footer="706" w:gutter="0"/>
          <w:pgNumType w:start="3"/>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9A01C5">
      <w:pPr>
        <w:pStyle w:val="Figure"/>
        <w:sectPr w:rsidR="009A01C5" w:rsidSect="00541A03">
          <w:pgSz w:w="15840" w:h="12240" w:orient="landscape"/>
          <w:pgMar w:top="720" w:right="720" w:bottom="720" w:left="720" w:header="1411" w:footer="706" w:gutter="0"/>
          <w:cols w:space="708"/>
          <w:titlePg/>
          <w:docGrid w:linePitch="326"/>
        </w:sectPr>
      </w:pPr>
      <w:bookmarkStart w:id="134" w:name="_Toc502671251"/>
      <w:r w:rsidRPr="0032646C">
        <w:rPr>
          <w:b/>
        </w:rPr>
        <w:t>Distribution des MCN en fonction de leur fréquence pour l’ensemble non filtré.</w:t>
      </w:r>
      <w:r>
        <w:t xml:space="preserve"> Une transformation logarithmique de base 10 a été appliqué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bookmarkEnd w:id="134"/>
    </w:p>
    <w:p w:rsidR="009A01C5" w:rsidRDefault="009A01C5" w:rsidP="009A01C5">
      <w:r>
        <w:lastRenderedPageBreak/>
        <w:t xml:space="preserve">Une transformation logarithmique en base 10 a été appliquée sur les deux axes de la </w:t>
      </w:r>
      <w:r w:rsidRPr="0049713A">
        <w:t>figure 1</w:t>
      </w:r>
      <w:r>
        <w:t>5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r w:rsidRPr="0039533E">
        <w:rPr>
          <w:i/>
        </w:rPr>
        <w:t>noVG_notPaired</w:t>
      </w:r>
      <w:r>
        <w:t xml:space="preserve"> » signifie que ce nucléotide n’est pas pairé et il n’a pas de voisin pairé en 5`. « </w:t>
      </w:r>
      <w:r w:rsidRPr="0039533E">
        <w:rPr>
          <w:i/>
        </w:rPr>
        <w:t>VG</w:t>
      </w:r>
      <w:r>
        <w:t xml:space="preserve"> » signifie voisin gauche. « </w:t>
      </w:r>
      <w:r w:rsidRPr="0039533E">
        <w:rPr>
          <w:i/>
        </w:rPr>
        <w:t>noVD_notPaired</w:t>
      </w:r>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135" w:name="_Toc502672540"/>
      <w:r>
        <w:t xml:space="preserve">MCN les plus présents et leurs valeurs de réactivités </w:t>
      </w:r>
      <w:r>
        <w:br/>
        <w:t>dans l’ensemble non-filtré</w:t>
      </w:r>
      <w:bookmarkEnd w:id="135"/>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F67F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F67FD5">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F67FD5">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86620">
              <w:t>2_2_pos_1</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86620">
              <w:t>noVG_notPaired</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2F6787">
              <w:t>noVD_notPaired</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155D4">
              <w:t>2_L_pos_0</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F67FD5">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F67FD5">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6 et 17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6"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36"/>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37"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37"/>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xml:space="preserve">.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38"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38"/>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39"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39"/>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43"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44"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40"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40"/>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41"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41"/>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42"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42"/>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43" w:name="_Toc502671863"/>
      <w:bookmarkStart w:id="144" w:name="_Toc502671973"/>
      <w:r>
        <w:t>Prédictions basées sur la cohérence</w:t>
      </w:r>
      <w:bookmarkEnd w:id="143"/>
      <w:bookmarkEnd w:id="144"/>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45" w:name="_Toc502671864"/>
      <w:bookmarkStart w:id="146" w:name="_Toc502671974"/>
      <w:r>
        <w:lastRenderedPageBreak/>
        <w:t>Conclusion du chapitre 1</w:t>
      </w:r>
      <w:bookmarkEnd w:id="145"/>
      <w:bookmarkEnd w:id="146"/>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4A2FB9" w:rsidRDefault="004A2FB9" w:rsidP="004A2FB9">
      <w:pPr>
        <w:pStyle w:val="Paragraphe"/>
      </w:pPr>
      <w:r>
        <w:t xml:space="preserve">RNASS_v2 </w:t>
      </w:r>
      <w:r>
        <w:t xml:space="preserve">a été amélioré tout au long de mon parcours et j’espère qu’il le sera encore dans le futur. </w:t>
      </w: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47" w:name="_Toc20041537"/>
      <w:bookmarkStart w:id="148" w:name="_Toc20313899"/>
      <w:bookmarkStart w:id="149" w:name="_Toc20314789"/>
      <w:bookmarkStart w:id="150" w:name="_Toc502671865"/>
      <w:bookmarkStart w:id="151" w:name="_Toc502671975"/>
      <w:r w:rsidRPr="00002319">
        <w:lastRenderedPageBreak/>
        <w:t xml:space="preserve">Chapitre </w:t>
      </w:r>
      <w:bookmarkEnd w:id="147"/>
      <w:bookmarkEnd w:id="148"/>
      <w:bookmarkEnd w:id="149"/>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50"/>
      <w:bookmarkEnd w:id="151"/>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52" w:name="_Toc502671867"/>
      <w:bookmarkStart w:id="153" w:name="_Toc502671977"/>
      <w:r>
        <w:t>Visualisation du graphe des transition</w:t>
      </w:r>
      <w:r w:rsidR="0070398A">
        <w:t>s</w:t>
      </w:r>
      <w:bookmarkEnd w:id="152"/>
      <w:bookmarkEnd w:id="153"/>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154" w:name="_Toc502671868"/>
      <w:bookmarkStart w:id="155" w:name="_Toc502671978"/>
      <w:r>
        <w:lastRenderedPageBreak/>
        <w:t>Visualisation de la cohérence</w:t>
      </w:r>
      <w:bookmarkEnd w:id="154"/>
      <w:bookmarkEnd w:id="155"/>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156" w:name="_Toc502671869"/>
      <w:bookmarkStart w:id="157" w:name="_Toc502671979"/>
      <w:r>
        <w:t>Visualisation de la SS</w:t>
      </w:r>
      <w:bookmarkEnd w:id="156"/>
      <w:bookmarkEnd w:id="157"/>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r>
        <w:t xml:space="preserve">le mode : couleur selon la sorte du nucléotide </w:t>
      </w:r>
    </w:p>
    <w:p w:rsidR="002B24E7" w:rsidRDefault="002B24E7" w:rsidP="00F710AC">
      <w:pPr>
        <w:numPr>
          <w:ilvl w:val="0"/>
          <w:numId w:val="12"/>
        </w:numPr>
        <w:spacing w:after="240"/>
        <w:ind w:left="426" w:hanging="426"/>
      </w:pPr>
      <w:r>
        <w:t xml:space="preserve">le mode : couleur selon la réactivité du nucléotide. </w:t>
      </w:r>
    </w:p>
    <w:p w:rsidR="002B24E7" w:rsidRDefault="002B24E7" w:rsidP="00F710AC">
      <w:pPr>
        <w:numPr>
          <w:ilvl w:val="0"/>
          <w:numId w:val="12"/>
        </w:numPr>
        <w:spacing w:after="240"/>
        <w:ind w:left="426" w:hanging="426"/>
      </w:pPr>
      <w:r>
        <w:t>le mode : couleur selon l’erreur reliée à chaque nucléotide.</w:t>
      </w:r>
    </w:p>
    <w:p w:rsidR="002B24E7" w:rsidRDefault="002B24E7" w:rsidP="008E2DFC">
      <w:pPr>
        <w:pStyle w:val="Heading2"/>
      </w:pPr>
      <w:bookmarkStart w:id="158" w:name="_Toc502671870"/>
      <w:bookmarkStart w:id="159" w:name="_Toc502671980"/>
      <w:r>
        <w:t xml:space="preserve">Obtenir des détails et </w:t>
      </w:r>
      <w:r w:rsidR="008E2DFC">
        <w:t>rechercher</w:t>
      </w:r>
      <w:r>
        <w:t xml:space="preserve"> des ARN </w:t>
      </w:r>
      <w:r w:rsidR="008E2DFC">
        <w:t>semblables</w:t>
      </w:r>
      <w:bookmarkEnd w:id="158"/>
      <w:bookmarkEnd w:id="159"/>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160" w:name="_Toc502672543"/>
      <w:r>
        <w:t>Signification des valeurs de prédictions 1 et -1</w:t>
      </w:r>
      <w:r w:rsidR="007E7316">
        <w:t xml:space="preserve"> </w:t>
      </w:r>
      <w:r>
        <w:t>dans RDV</w:t>
      </w:r>
      <w:bookmarkEnd w:id="160"/>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161" w:name="_Toc502672544"/>
      <w:r>
        <w:t>Signification possible de la valeur 0 lors des prédictions</w:t>
      </w:r>
      <w:r>
        <w:br/>
        <w:t xml:space="preserve"> et couleur du contour du nucléotide dans RDV</w:t>
      </w:r>
      <w:bookmarkEnd w:id="161"/>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2"/>
          <w:headerReference w:type="first" r:id="rId53"/>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45"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46"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2" w:name="_Hlk500436109"/>
                            <w:bookmarkStart w:id="163"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2"/>
                            <w:bookmarkEnd w:id="163"/>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47"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164" w:name="_Hlk500436109"/>
                      <w:bookmarkStart w:id="165"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164"/>
                      <w:bookmarkEnd w:id="165"/>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48"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49"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FfJrR7VAgAAHAYAAA4AAAAAAAAAAAAAAAAALgIAAGRy&#10;cy9lMm9Eb2MueG1sUEsBAi0AFAAGAAgAAAAhACT+B9bhAAAACwEAAA8AAAAAAAAAAAAAAAAALwUA&#10;AGRycy9kb3ducmV2LnhtbFBLBQYAAAAABAAEAPMAAAA9Bg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50"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C1DyU61gIAAB4GAAAOAAAAAAAAAAAAAAAAAC4CAABk&#10;cnMvZTJvRG9jLnhtbFBLAQItABQABgAIAAAAIQCFVOFS4QAAAAwBAAAPAAAAAAAAAAAAAAAAADAF&#10;AABkcnMvZG93bnJldi54bWxQSwUGAAAAAAQABADzAAAAPgY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51"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AI/nLQ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52"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53"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54"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55"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166" w:name="_Toc502671257"/>
      <w:r>
        <w:t>Vue principale de RNA</w:t>
      </w:r>
      <w:r w:rsidR="007617D9">
        <w:t xml:space="preserve"> D</w:t>
      </w:r>
      <w:r>
        <w:t>ynamic Viewer</w:t>
      </w:r>
      <w:r w:rsidR="007617D9">
        <w:t xml:space="preserve"> (RDV)</w:t>
      </w:r>
      <w:r>
        <w:t>.</w:t>
      </w:r>
      <w:bookmarkEnd w:id="166"/>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56"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167"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168" w:name="_Hlk502255528"/>
      <w:r w:rsidR="004C6CC2">
        <w:rPr>
          <w:i/>
        </w:rPr>
        <w:t>Hi</w:t>
      </w:r>
      <w:r w:rsidR="004C6CC2">
        <w:t xml:space="preserve"> </w:t>
      </w:r>
      <w:bookmarkEnd w:id="168"/>
      <w:r w:rsidR="004C6CC2">
        <w:t>»</w:t>
      </w:r>
      <w:r>
        <w:t>.</w:t>
      </w:r>
      <w:bookmarkEnd w:id="167"/>
    </w:p>
    <w:p w:rsidR="003E2594" w:rsidRDefault="003E2594" w:rsidP="003E2594">
      <w:pPr>
        <w:pStyle w:val="Heading2"/>
      </w:pPr>
      <w:bookmarkStart w:id="169" w:name="_Toc502671871"/>
      <w:bookmarkStart w:id="170" w:name="_Toc502671981"/>
      <w:bookmarkStart w:id="171" w:name="_Toc15360938"/>
      <w:bookmarkStart w:id="172" w:name="_Toc15361293"/>
      <w:bookmarkStart w:id="173" w:name="_Toc20041539"/>
      <w:bookmarkStart w:id="174" w:name="_Toc20313901"/>
      <w:bookmarkStart w:id="175" w:name="_Toc20314791"/>
      <w:r>
        <w:lastRenderedPageBreak/>
        <w:t>Conclusion du chapitre 2</w:t>
      </w:r>
      <w:bookmarkEnd w:id="169"/>
      <w:bookmarkEnd w:id="170"/>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176" w:name="_Toc502671872"/>
      <w:bookmarkStart w:id="177"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176"/>
      <w:bookmarkEnd w:id="177"/>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58">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59">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178" w:name="_Hlk500859261"/>
      <w:r w:rsidR="009E01D0">
        <w:t>configure les métadonnées pour que l’algorithme d’apprentissage</w:t>
      </w:r>
      <w:bookmarkEnd w:id="178"/>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0">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1">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2">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2">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3"/>
          <w:headerReference w:type="first" r:id="rId64"/>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2">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179"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180" w:name="_Hlk500861012"/>
      <w:r>
        <w:t>de vrai « Hi », faux « Hi »</w:t>
      </w:r>
      <w:bookmarkEnd w:id="180"/>
      <w:r>
        <w:t xml:space="preserve">, de vrai « </w:t>
      </w:r>
      <w:bookmarkStart w:id="181" w:name="_Hlk500861023"/>
      <w:r>
        <w:t xml:space="preserve">Low </w:t>
      </w:r>
      <w:bookmarkEnd w:id="181"/>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179"/>
    </w:p>
    <w:p w:rsidR="00897A0A" w:rsidRDefault="00897A0A" w:rsidP="00897A0A">
      <w:pPr>
        <w:pStyle w:val="Paragraphe"/>
        <w:ind w:left="720" w:firstLine="0"/>
        <w:sectPr w:rsidR="00897A0A" w:rsidSect="00464663">
          <w:headerReference w:type="first" r:id="rId66"/>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182" w:name="_Toc502671873"/>
      <w:bookmarkStart w:id="183"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182"/>
      <w:bookmarkEnd w:id="183"/>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184" w:name="_Hlk501754133"/>
      <w:r>
        <w:t>1 058 090</w:t>
      </w:r>
      <w:bookmarkEnd w:id="184"/>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185"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7"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185"/>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186" w:name="_Hlk500869777"/>
            <w:r w:rsidRPr="001256C9">
              <w:rPr>
                <w:sz w:val="40"/>
              </w:rPr>
              <w:t>pairés</w:t>
            </w:r>
            <w:bookmarkEnd w:id="186"/>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58"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59"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Dw8&#10;EZg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60"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Ldl&#10;ORIQAgAA/AMAAA4AAAAAAAAAAAAAAAAALgIAAGRycy9lMm9Eb2MueG1sUEsBAi0AFAAGAAgAAAAh&#10;ALF30fzgAAAACgEAAA8AAAAAAAAAAAAAAAAAag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1"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187"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188" w:name="_Hlk501748521"/>
      <w:r w:rsidRPr="009F0A05">
        <w:t xml:space="preserve">non </w:t>
      </w:r>
      <w:bookmarkEnd w:id="188"/>
      <w:r w:rsidRPr="009F0A05">
        <w:t>pairés.</w:t>
      </w:r>
      <w:r>
        <w:t xml:space="preserve"> Cependant, il y a beaucoup moins </w:t>
      </w:r>
      <w:bookmarkStart w:id="189" w:name="_Hlk501745185"/>
      <w:r>
        <w:t>de nucléotides</w:t>
      </w:r>
      <w:r w:rsidR="001E4B97">
        <w:t xml:space="preserve"> </w:t>
      </w:r>
      <w:r>
        <w:t>réactifs pairés</w:t>
      </w:r>
      <w:bookmarkEnd w:id="189"/>
      <w:r>
        <w:t xml:space="preserve"> que de nucléotides peu réactifs pairés.</w:t>
      </w:r>
      <w:r w:rsidR="00C608D8">
        <w:t xml:space="preserve"> Cette figure a été faite av</w:t>
      </w:r>
      <w:r w:rsidR="007C05EE">
        <w:t>e</w:t>
      </w:r>
      <w:r w:rsidR="00C608D8">
        <w:t>c 10 000 nucléotides.</w:t>
      </w:r>
      <w:bookmarkEnd w:id="187"/>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190"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190"/>
      <w:r w:rsidR="0061476F">
        <w:t>augmente linéairement.</w:t>
      </w:r>
      <w:r w:rsidR="00F96028">
        <w:t xml:space="preserve"> </w:t>
      </w:r>
      <w:r w:rsidR="00FE0299">
        <w:t>Plus</w:t>
      </w:r>
      <w:r w:rsidR="001256C9">
        <w:t xml:space="preserve"> le taux de faux </w:t>
      </w:r>
      <w:bookmarkStart w:id="191" w:name="_Hlk500871919"/>
      <w:r w:rsidR="001256C9">
        <w:t xml:space="preserve">« Hi » </w:t>
      </w:r>
      <w:bookmarkEnd w:id="191"/>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62"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192" w:name="_Hlk500871090"/>
      <w:r w:rsidR="005D60ED">
        <w:t>«</w:t>
      </w:r>
      <w:r w:rsidR="009E31B3">
        <w:t> </w:t>
      </w:r>
      <w:r w:rsidR="005D60ED">
        <w:t>Hi</w:t>
      </w:r>
      <w:r w:rsidR="0027499B">
        <w:t> </w:t>
      </w:r>
      <w:r w:rsidR="005D60ED">
        <w:t>»</w:t>
      </w:r>
      <w:bookmarkEnd w:id="192"/>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193" w:name="_Hlk500870933"/>
                            <w:r>
                              <w:t>Taux de vrais « Hi »</w:t>
                            </w:r>
                            <w:bookmarkEnd w:id="193"/>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63"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" stroked="f">
                <v:textbox>
                  <w:txbxContent>
                    <w:p w:rsidR="00F67FD5" w:rsidRPr="009E31B3" w:rsidRDefault="00F67FD5" w:rsidP="009E31B3">
                      <w:pPr>
                        <w:rPr>
                          <w:lang w:val="en-CA"/>
                        </w:rPr>
                      </w:pPr>
                      <w:bookmarkStart w:id="194" w:name="_Hlk500870933"/>
                      <w:r>
                        <w:t>Taux de vrais « Hi »</w:t>
                      </w:r>
                      <w:bookmarkEnd w:id="194"/>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4"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YFY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JXi5gctauhOaJgDsa9xXeGlw7cL0p63NmK+p975gQl&#10;6pNB0ZezoohLnoxifpOj4S499aWHGY5QFQ2UjNdNSA8j8jZwh8NpZdLtlcmJM+5ikvP0buKyX9op&#10;6vV1r58B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BLJYFYJgIAACUEAAAOAAAAAAAAAAAAAAAAAC4CAABkcnMvZTJvRG9j&#10;LnhtbFBLAQItABQABgAIAAAAIQB+D52D3QAAAAgBAAAPAAAAAAAAAAAAAAAAAIAEAABkcnMvZG93&#10;bnJldi54bWxQSwUGAAAAAAQABADzAAAAigU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65"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195"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195"/>
    </w:p>
    <w:p w:rsidR="009E31B3" w:rsidRDefault="009E31B3" w:rsidP="009E31B3">
      <w:pPr>
        <w:pStyle w:val="Paragraphesuite"/>
      </w:pPr>
      <w:r>
        <w:t xml:space="preserve">Lorsqu’on considère les </w:t>
      </w:r>
      <w:bookmarkStart w:id="196" w:name="_Hlk501751199"/>
      <w:r w:rsidR="00BA2A98">
        <w:t>nucléotides réactifs</w:t>
      </w:r>
      <w:r>
        <w:t xml:space="preserve"> </w:t>
      </w:r>
      <w:bookmarkEnd w:id="196"/>
      <w:r>
        <w:t>comme des positifs, la précision de ce modèle est de 42.4</w:t>
      </w:r>
      <w:r w:rsidR="006D6871">
        <w:t xml:space="preserve"> </w:t>
      </w:r>
      <w:r>
        <w:t>%</w:t>
      </w:r>
      <w:r w:rsidR="00D2491A">
        <w:t xml:space="preserve"> (</w:t>
      </w:r>
      <w:bookmarkStart w:id="197"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197"/>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66"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67"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N5dTyg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68"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69"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198"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198"/>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199" w:name="_Toc502672546"/>
      <w:r>
        <w:t>Comparaison entre le modèle basé sur l’état pairé ou non des nucléotides et le</w:t>
      </w:r>
      <w:r w:rsidR="00520369">
        <w:t xml:space="preserve"> modèle de </w:t>
      </w:r>
      <w:r>
        <w:t xml:space="preserve">basé sur le score de </w:t>
      </w:r>
      <w:r w:rsidR="00520369">
        <w:t>RNASS</w:t>
      </w:r>
      <w:bookmarkEnd w:id="199"/>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70"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zkL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rgsz2puoTmiDg7GccTvg4cO3G9KehzFmvpfe+YEJeqzQS2X07KMs5su5fw9Mifu2rK9tjDD&#10;EaqmgZLxeB/SvEfO3t6h5huZ5IjNGSs51YwjllQ6fYc4w9f35PX3067/AA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BX&#10;KzkL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71"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72"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73"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74"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75"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A0FaC2&#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76"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77"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00" w:name="_Hlk501741938"/>
      <w:bookmarkEnd w:id="200"/>
    </w:p>
    <w:p w:rsidR="005A7C5F" w:rsidRPr="005A7C5F" w:rsidRDefault="005A7C5F" w:rsidP="005A7C5F">
      <w:pPr>
        <w:pStyle w:val="Figure"/>
        <w:rPr>
          <w:b/>
        </w:rPr>
      </w:pPr>
      <w:bookmarkStart w:id="201"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201"/>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202" w:name="_Toc502671874"/>
      <w:bookmarkStart w:id="203" w:name="_Toc502671984"/>
      <w:r>
        <w:t>Conclusion du chapitre 3</w:t>
      </w:r>
      <w:bookmarkEnd w:id="202"/>
      <w:bookmarkEnd w:id="203"/>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04" w:name="_Toc15360942"/>
      <w:bookmarkStart w:id="205" w:name="_Toc15361297"/>
      <w:bookmarkStart w:id="206" w:name="_Toc20041543"/>
      <w:bookmarkStart w:id="207" w:name="_Toc20313905"/>
      <w:bookmarkStart w:id="208" w:name="_Toc20314795"/>
      <w:bookmarkStart w:id="209" w:name="_Toc502671875"/>
      <w:bookmarkStart w:id="210" w:name="_Toc502671985"/>
      <w:bookmarkEnd w:id="171"/>
      <w:bookmarkEnd w:id="172"/>
      <w:bookmarkEnd w:id="173"/>
      <w:bookmarkEnd w:id="174"/>
      <w:bookmarkEnd w:id="175"/>
      <w:r w:rsidRPr="00002319">
        <w:lastRenderedPageBreak/>
        <w:t>Conclusion</w:t>
      </w:r>
      <w:bookmarkEnd w:id="204"/>
      <w:bookmarkEnd w:id="205"/>
      <w:bookmarkEnd w:id="206"/>
      <w:bookmarkEnd w:id="207"/>
      <w:bookmarkEnd w:id="208"/>
      <w:bookmarkEnd w:id="209"/>
      <w:bookmarkEnd w:id="210"/>
    </w:p>
    <w:p w:rsidR="00D56507" w:rsidRDefault="00D56507" w:rsidP="00D56507">
      <w:pPr>
        <w:pStyle w:val="Heading2"/>
      </w:pPr>
      <w:bookmarkStart w:id="211" w:name="_Toc502671876"/>
      <w:bookmarkStart w:id="212" w:name="_Toc502671986"/>
      <w:r>
        <w:t>Qu’est-ce qui fait qu’un nucléotide réagit?</w:t>
      </w:r>
      <w:bookmarkEnd w:id="211"/>
      <w:bookmarkEnd w:id="212"/>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13" w:name="_Toc502671877"/>
      <w:bookmarkStart w:id="214" w:name="_Toc502671987"/>
      <w:r>
        <w:t>Champ d’étude à venir</w:t>
      </w:r>
      <w:r w:rsidR="00CE3915">
        <w:t xml:space="preserve"> et algorithme</w:t>
      </w:r>
      <w:r w:rsidR="0038644F">
        <w:t>s</w:t>
      </w:r>
      <w:r w:rsidR="00CE3915">
        <w:t xml:space="preserve"> à considérer</w:t>
      </w:r>
      <w:bookmarkEnd w:id="213"/>
      <w:bookmarkEnd w:id="214"/>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2"/>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15" w:name="_Toc502671878"/>
      <w:bookmarkStart w:id="216" w:name="_Toc502671988"/>
      <w:proofErr w:type="spellStart"/>
      <w:r w:rsidRPr="00032800">
        <w:rPr>
          <w:lang w:val="en-CA"/>
        </w:rPr>
        <w:lastRenderedPageBreak/>
        <w:t>Bibliographie</w:t>
      </w:r>
      <w:bookmarkEnd w:id="215"/>
      <w:bookmarkEnd w:id="216"/>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3"/>
          <w:headerReference w:type="first" r:id="rId74"/>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17" w:name="_Toc502671879"/>
      <w:bookmarkStart w:id="218" w:name="_Toc502671989"/>
      <w:r>
        <w:lastRenderedPageBreak/>
        <w:t>Annexe</w:t>
      </w:r>
      <w:bookmarkEnd w:id="217"/>
      <w:bookmarkEnd w:id="218"/>
    </w:p>
    <w:p w:rsidR="00C91BE6" w:rsidRPr="00847BCC" w:rsidRDefault="0015680C" w:rsidP="00847BCC">
      <w:pPr>
        <w:pStyle w:val="Heading2"/>
      </w:pPr>
      <w:bookmarkStart w:id="219" w:name="_Toc502671880"/>
      <w:bookmarkStart w:id="220" w:name="_Toc502671990"/>
      <w:r w:rsidRPr="00847BCC">
        <w:rPr>
          <w:rStyle w:val="Heading2Char"/>
          <w:b/>
        </w:rPr>
        <w:t>Caractéristiques</w:t>
      </w:r>
      <w:r w:rsidRPr="00847BCC">
        <w:t xml:space="preserve"> du serveur utilisé</w:t>
      </w:r>
      <w:bookmarkEnd w:id="219"/>
      <w:bookmarkEnd w:id="220"/>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21" w:name="_Toc502671881"/>
      <w:bookmarkStart w:id="222" w:name="_Toc502671991"/>
      <w:r>
        <w:t>Identification des MCN</w:t>
      </w:r>
      <w:bookmarkEnd w:id="221"/>
      <w:bookmarkEnd w:id="222"/>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23" w:name="_Toc502671264"/>
      <w:r>
        <w:t xml:space="preserve">Diagramme de composition des identificateurs des MCN fait avec </w:t>
      </w:r>
      <w:proofErr w:type="spellStart"/>
      <w:r w:rsidRPr="0094300F">
        <w:t>regexper</w:t>
      </w:r>
      <w:bookmarkEnd w:id="223"/>
      <w:proofErr w:type="spellEnd"/>
    </w:p>
    <w:p w:rsidR="0071034C" w:rsidRDefault="0071034C" w:rsidP="00847BCC">
      <w:pPr>
        <w:pStyle w:val="Heading2"/>
      </w:pPr>
      <w:bookmarkStart w:id="224" w:name="_Toc502671882"/>
      <w:bookmarkStart w:id="225" w:name="_Toc502671992"/>
      <w:r>
        <w:t xml:space="preserve">API </w:t>
      </w:r>
      <w:r w:rsidRPr="00847BCC">
        <w:t>d’</w:t>
      </w:r>
      <w:proofErr w:type="spellStart"/>
      <w:r w:rsidRPr="00847BCC">
        <w:t>Eterna</w:t>
      </w:r>
      <w:bookmarkEnd w:id="224"/>
      <w:bookmarkEnd w:id="225"/>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26" w:name="_Toc502671883"/>
      <w:bookmarkStart w:id="227" w:name="_Toc502671993"/>
      <w:r>
        <w:lastRenderedPageBreak/>
        <w:t>Évaluation du score de</w:t>
      </w:r>
      <w:r w:rsidR="008D1B9D">
        <w:t xml:space="preserve"> prédiction</w:t>
      </w:r>
      <w:bookmarkEnd w:id="226"/>
      <w:bookmarkEnd w:id="227"/>
      <w:r w:rsidR="008D1B9D">
        <w:t xml:space="preserve"> </w:t>
      </w:r>
    </w:p>
    <w:p w:rsidR="008D1B9D" w:rsidRDefault="008D1B9D" w:rsidP="00847BCC">
      <w:pPr>
        <w:pStyle w:val="Heading2"/>
      </w:pPr>
      <w:bookmarkStart w:id="228" w:name="_Toc502671884"/>
      <w:bookmarkStart w:id="229"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28"/>
      <w:bookmarkEnd w:id="229"/>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76"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4">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30"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30"/>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44">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31"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31"/>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32"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32"/>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33"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33"/>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34"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34"/>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85"/>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35" w:name="_Toc502671885"/>
      <w:bookmarkStart w:id="236" w:name="_Toc502671995"/>
      <w:r>
        <w:lastRenderedPageBreak/>
        <w:t>Portrait d</w:t>
      </w:r>
      <w:r w:rsidR="007A63C0">
        <w:t>’un</w:t>
      </w:r>
      <w:r>
        <w:t xml:space="preserve"> ARN</w:t>
      </w:r>
      <w:bookmarkEnd w:id="235"/>
      <w:bookmarkEnd w:id="236"/>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37" w:name="_Toc502671837"/>
      <w:r>
        <w:lastRenderedPageBreak/>
        <w:t xml:space="preserve">1.5.5 </w:t>
      </w:r>
      <w:r w:rsidRPr="00F9740D">
        <w:t>Le graphe des transitions d’un ARN</w:t>
      </w:r>
      <w:bookmarkEnd w:id="237"/>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Default="007A63C0" w:rsidP="007A63C0">
      <w:pPr>
        <w:rPr>
          <w:sz w:val="14"/>
        </w:rPr>
      </w:pPr>
    </w:p>
    <w:p w:rsidR="004A2FB9" w:rsidRDefault="004A2FB9" w:rsidP="007A63C0">
      <w:pPr>
        <w:rPr>
          <w:sz w:val="14"/>
        </w:rPr>
      </w:pPr>
    </w:p>
    <w:p w:rsidR="004A2FB9" w:rsidRDefault="004A2FB9" w:rsidP="007A63C0">
      <w:pPr>
        <w:rPr>
          <w:sz w:val="14"/>
        </w:rPr>
      </w:pPr>
    </w:p>
    <w:p w:rsidR="004A2FB9" w:rsidRDefault="004A2FB9" w:rsidP="007A63C0">
      <w:r>
        <w:t xml:space="preserve">Une explication non validée </w:t>
      </w:r>
      <w:r>
        <w:t xml:space="preserve">de la difficulté à prédire la réactivité </w:t>
      </w:r>
      <w:r>
        <w:t>est l</w:t>
      </w:r>
      <w:r w:rsidRPr="00396210">
        <w:t>’absence</w:t>
      </w:r>
      <w:r>
        <w:t xml:space="preserve"> de considération</w:t>
      </w:r>
      <w:r w:rsidRPr="00396210">
        <w:t xml:space="preserve"> de la structure tertiaire, c’est-à-dire les interactions à longue distance.</w:t>
      </w:r>
    </w:p>
    <w:p w:rsidR="004A2FB9" w:rsidRDefault="004A2FB9">
      <w:pPr>
        <w:spacing w:line="240" w:lineRule="auto"/>
        <w:jc w:val="left"/>
      </w:pPr>
      <w:r>
        <w:lastRenderedPageBreak/>
        <w:br w:type="page"/>
      </w:r>
    </w:p>
    <w:p w:rsidR="004A2FB9" w:rsidRDefault="004A2FB9" w:rsidP="004A2FB9">
      <w:pPr>
        <w:pStyle w:val="Heading3"/>
      </w:pPr>
      <w:bookmarkStart w:id="238" w:name="_Toc502671840"/>
      <w:r>
        <w:lastRenderedPageBreak/>
        <w:t>1.5.8 Base de données RMDB</w:t>
      </w:r>
      <w:bookmarkEnd w:id="238"/>
    </w:p>
    <w:p w:rsidR="004A2FB9" w:rsidRDefault="004A2FB9" w:rsidP="004A2FB9">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leurs réactivités. Les données utilisées dans ce mémoire sont normalisées sur une séquence formant une boucle ajoutée en 3`. Cette boucle a une réactivité connue et constante. </w:t>
      </w:r>
    </w:p>
    <w:p w:rsidR="004A2FB9" w:rsidRDefault="004A2FB9" w:rsidP="004A2FB9">
      <w:r>
        <w:t>Lorsque la valeur de réactivité chimique est basse, cela signifie une absence de réactivité et une valeur haute signifie une réactivité élevée.</w:t>
      </w:r>
    </w:p>
    <w:p w:rsidR="004A2FB9" w:rsidRDefault="004A2FB9" w:rsidP="004A2FB9">
      <w:bookmarkStart w:id="239" w:name="_Hlk501319657"/>
      <w:r>
        <w:t xml:space="preserve">J’ai classé les nucléotides en deux groupes, les nucléotides qui réagissent peu, les </w:t>
      </w:r>
      <w:bookmarkStart w:id="240" w:name="_Hlk501627564"/>
      <w:r>
        <w:t>« Low »</w:t>
      </w:r>
      <w:bookmarkEnd w:id="240"/>
      <w:r>
        <w:t xml:space="preserve"> et ceux réagissant fortement les </w:t>
      </w:r>
      <w:bookmarkStart w:id="241" w:name="_Hlk501627581"/>
      <w:r>
        <w:t>« Hi »</w:t>
      </w:r>
      <w:bookmarkEnd w:id="241"/>
      <w:r>
        <w:t>. Il y a une zone de réactivité qui n’est pas considérée, elle correspond aux nucléotides qui sont entre le « Low » et le « Hi ».</w:t>
      </w:r>
    </w:p>
    <w:bookmarkEnd w:id="239"/>
    <w:p w:rsidR="004A2FB9" w:rsidRDefault="004A2FB9" w:rsidP="004A2FB9">
      <w:r>
        <w:t xml:space="preserve">La RMDB contient 3 catégories d’expériences : </w:t>
      </w:r>
    </w:p>
    <w:p w:rsidR="004A2FB9" w:rsidRDefault="004A2FB9" w:rsidP="004A2FB9">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4A2FB9" w:rsidRDefault="004A2FB9" w:rsidP="004A2FB9">
      <w:pPr>
        <w:numPr>
          <w:ilvl w:val="0"/>
          <w:numId w:val="8"/>
        </w:numPr>
        <w:spacing w:after="240" w:line="240" w:lineRule="auto"/>
        <w:ind w:left="284" w:hanging="284"/>
      </w:pPr>
      <w:r>
        <w:t>Des expériences utiles aux puzzles sur l’ARN (RNA puzzles).</w:t>
      </w:r>
    </w:p>
    <w:p w:rsidR="004A2FB9" w:rsidRDefault="004A2FB9" w:rsidP="004A2FB9">
      <w:pPr>
        <w:numPr>
          <w:ilvl w:val="0"/>
          <w:numId w:val="8"/>
        </w:numPr>
        <w:spacing w:after="240" w:line="240" w:lineRule="auto"/>
        <w:ind w:left="284" w:hanging="284"/>
      </w:pPr>
      <w:r>
        <w:t xml:space="preserve">Des expériences reliées à </w:t>
      </w:r>
      <w:proofErr w:type="spellStart"/>
      <w:r>
        <w:t>Eterna</w:t>
      </w:r>
      <w:proofErr w:type="spellEnd"/>
      <w:r>
        <w:t>.</w:t>
      </w:r>
    </w:p>
    <w:p w:rsidR="004A2FB9" w:rsidRDefault="004A2FB9" w:rsidP="004A2FB9">
      <w:pPr>
        <w:pStyle w:val="Paragraphe"/>
        <w:ind w:firstLine="0"/>
      </w:pPr>
      <w:r>
        <w:t xml:space="preserve">Mes analyses ont été faites sur les données reliées à </w:t>
      </w:r>
      <w:proofErr w:type="spellStart"/>
      <w:r>
        <w:t>Eterna</w:t>
      </w:r>
      <w:proofErr w:type="spellEnd"/>
      <w:r>
        <w:t xml:space="preserve">. </w:t>
      </w:r>
    </w:p>
    <w:p w:rsidR="004A2FB9" w:rsidRDefault="004A2FB9" w:rsidP="004A2FB9">
      <w:pPr>
        <w:pStyle w:val="Heading3"/>
      </w:pPr>
      <w:bookmarkStart w:id="242" w:name="_Hlk501634466"/>
      <w:bookmarkStart w:id="243" w:name="_Toc502671841"/>
      <w:r>
        <w:t xml:space="preserve">1.5.9 </w:t>
      </w:r>
      <w:bookmarkEnd w:id="242"/>
      <w:proofErr w:type="spellStart"/>
      <w:r>
        <w:t>Eterna</w:t>
      </w:r>
      <w:bookmarkEnd w:id="243"/>
      <w:proofErr w:type="spellEnd"/>
    </w:p>
    <w:p w:rsidR="004A2FB9" w:rsidRDefault="004A2FB9" w:rsidP="004A2FB9">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4A2FB9" w:rsidRDefault="004A2FB9" w:rsidP="004A2FB9">
      <w:pPr>
        <w:pStyle w:val="Heading3"/>
      </w:pPr>
      <w:bookmarkStart w:id="244" w:name="_Toc502671842"/>
      <w:r>
        <w:t xml:space="preserve">1.5.10 Cloud </w:t>
      </w:r>
      <w:proofErr w:type="spellStart"/>
      <w:r>
        <w:t>Labs</w:t>
      </w:r>
      <w:bookmarkEnd w:id="244"/>
      <w:proofErr w:type="spellEnd"/>
    </w:p>
    <w:p w:rsidR="004A2FB9" w:rsidRDefault="004A2FB9" w:rsidP="004A2FB9">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4A2FB9" w:rsidRDefault="004A2FB9" w:rsidP="004A2FB9">
      <w:pPr>
        <w:pStyle w:val="Heading3"/>
      </w:pPr>
      <w:bookmarkStart w:id="245" w:name="_Toc502671843"/>
      <w:r>
        <w:lastRenderedPageBreak/>
        <w:t xml:space="preserve">1.5.11 </w:t>
      </w:r>
      <w:r w:rsidRPr="00A31EB6">
        <w:t>Fonction d’évaluation des séquences soumises</w:t>
      </w:r>
      <w:bookmarkEnd w:id="245"/>
    </w:p>
    <w:p w:rsidR="004A2FB9" w:rsidRDefault="004A2FB9" w:rsidP="004A2FB9">
      <w:pPr>
        <w:pStyle w:val="Paragraphe"/>
      </w:pPr>
      <w:r>
        <w:t>Dans ce mémoire, p</w:t>
      </w:r>
      <w:r w:rsidRPr="006A7900">
        <w:t>our évaluer les SS quant à leur degré de similarité avec les données de SHAPE, je me suis inspiré de la fonction de score d’</w:t>
      </w:r>
      <w:proofErr w:type="spellStart"/>
      <w:r w:rsidRPr="006A7900">
        <w:t>Eterna</w:t>
      </w:r>
      <w:proofErr w:type="spellEnd"/>
      <w:r w:rsidRPr="006A7900">
        <w:t>. Dans ce jeu, les séquences soumises sont évaluées en fonction de la réactivité de</w:t>
      </w:r>
      <w:r>
        <w:t xml:space="preserve"> leurs</w:t>
      </w:r>
      <w:r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t>pour le joueur</w:t>
      </w:r>
      <w:r w:rsidRPr="006A7900">
        <w:t>, puisqu’un nucléotide tombant dans la zone grise n’entraine pas de pénalité et que les valeurs de seuil sont optimisées pour maximiser le score du joueur. Ceci est dû à l’incertitude de la vraie signification de la réactivité chimique d’un nucléotide. Cette valeur est nommée : « Structure mapping score</w:t>
      </w:r>
      <w:r>
        <w:t xml:space="preserve"> </w:t>
      </w:r>
      <w:r w:rsidRPr="006A7900">
        <w:t>»</w:t>
      </w:r>
      <w:r>
        <w:t xml:space="preserve"> </w:t>
      </w:r>
      <w:r>
        <w:fldChar w:fldCharType="begin"/>
      </w:r>
      <w:r>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fldChar w:fldCharType="separate"/>
      </w:r>
      <w:r>
        <w:rPr>
          <w:noProof/>
        </w:rPr>
        <w:t>[39]</w:t>
      </w:r>
      <w:r>
        <w:fldChar w:fldCharType="end"/>
      </w:r>
      <w:r>
        <w:t xml:space="preserve">. </w:t>
      </w:r>
      <w:r w:rsidRPr="00960929">
        <w:t xml:space="preserve">Je me suis inspiré de ce score pour </w:t>
      </w:r>
      <w:r>
        <w:t xml:space="preserve">distinguer les nucléotides </w:t>
      </w:r>
      <w:proofErr w:type="spellStart"/>
      <w:r>
        <w:t>réactis</w:t>
      </w:r>
      <w:proofErr w:type="spellEnd"/>
      <w:r>
        <w:t xml:space="preserve"> des nucléotides peu réactifs. </w:t>
      </w:r>
      <w:r w:rsidRPr="001A55BA">
        <w:t xml:space="preserve">La seule différence est que les </w:t>
      </w:r>
      <w:r>
        <w:t>seuils</w:t>
      </w:r>
      <w:r w:rsidRPr="001A55BA">
        <w:t xml:space="preserve"> sont fixes.</w:t>
      </w:r>
    </w:p>
    <w:p w:rsidR="004A2FB9" w:rsidRPr="00A31EB6" w:rsidRDefault="004A2FB9" w:rsidP="004A2FB9">
      <w:r w:rsidRPr="006A7900">
        <w:t>Dans ce mémoire, vous constaterez que le concept pairé ou non pairé peut être précisé pour mieux évaluer la réactivité ou la non-réactivité d’un nucléotide</w:t>
      </w:r>
    </w:p>
    <w:p w:rsidR="004A2FB9" w:rsidRDefault="004A2FB9" w:rsidP="004A2FB9">
      <w:pPr>
        <w:pStyle w:val="Heading3"/>
      </w:pPr>
      <w:bookmarkStart w:id="246" w:name="_Toc502671844"/>
      <w:bookmarkStart w:id="247" w:name="_Hlk500767469"/>
      <w:r>
        <w:t xml:space="preserve">1.5.12 </w:t>
      </w:r>
      <w:proofErr w:type="spellStart"/>
      <w:r>
        <w:t>Mapseeker</w:t>
      </w:r>
      <w:bookmarkEnd w:id="246"/>
      <w:proofErr w:type="spellEnd"/>
    </w:p>
    <w:bookmarkEnd w:id="247"/>
    <w:p w:rsidR="004A2FB9" w:rsidRPr="007B3A7F" w:rsidRDefault="004A2FB9" w:rsidP="004A2FB9">
      <w:pPr>
        <w:pStyle w:val="Paragraphe"/>
      </w:pPr>
      <w:proofErr w:type="spellStart"/>
      <w:r w:rsidRPr="009D580D">
        <w:rPr>
          <w:i/>
        </w:rPr>
        <w:t>Mapseeker</w:t>
      </w:r>
      <w:proofErr w:type="spellEnd"/>
      <w:r>
        <w:t xml:space="preserve"> est le logiciel faisant la correspondance entre les séquences déterminées lors de l’étape de séquençage et la valeur de réactivité pour chaque nucléotide de la séquence. Son fonctionnement est décrit </w:t>
      </w:r>
      <w:r w:rsidRPr="00821C5D">
        <w:t>dans</w:t>
      </w:r>
      <w:r>
        <w:t xml:space="preserv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p>
    <w:p w:rsidR="004A2FB9" w:rsidRPr="00160BE0" w:rsidRDefault="004A2FB9" w:rsidP="004A2FB9">
      <w:pPr>
        <w:pStyle w:val="Heading4"/>
      </w:pPr>
      <w:bookmarkStart w:id="248" w:name="_Hlk501634506"/>
      <w:r>
        <w:t xml:space="preserve">1.5.12.1 </w:t>
      </w:r>
      <w:bookmarkEnd w:id="248"/>
      <w:r>
        <w:t>Prise en considération des décrochements naturels de la polymérase</w:t>
      </w:r>
    </w:p>
    <w:p w:rsidR="004A2FB9" w:rsidRPr="006D69A9" w:rsidRDefault="004A2FB9" w:rsidP="004A2FB9">
      <w:pPr>
        <w:pStyle w:val="Paragraphe"/>
      </w:pPr>
      <w:r w:rsidRPr="00DD600E">
        <w:t>Comme mentionné brièvement plus haut,</w:t>
      </w:r>
      <w:r>
        <w:t xml:space="preserve"> u</w:t>
      </w:r>
      <w:r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4A2FB9" w:rsidRPr="00A8596B" w:rsidRDefault="004A2FB9" w:rsidP="004A2FB9">
      <w:pPr>
        <w:pStyle w:val="Heading4"/>
      </w:pPr>
      <w:r>
        <w:t xml:space="preserve">1.5.12.2 </w:t>
      </w:r>
      <w:r w:rsidRPr="00A8596B">
        <w:t>Normalisation sur un segment connu</w:t>
      </w:r>
    </w:p>
    <w:p w:rsidR="004A2FB9" w:rsidRPr="00A8596B" w:rsidRDefault="004A2FB9" w:rsidP="004A2FB9">
      <w:pPr>
        <w:pStyle w:val="Paragraphe"/>
      </w:pPr>
      <w:r w:rsidRPr="00A8596B">
        <w:t xml:space="preserve">L’ajout d’une tige-boucle permet de </w:t>
      </w:r>
      <w:r>
        <w:t>mesurer</w:t>
      </w:r>
      <w:r w:rsidRPr="00A8596B">
        <w:t xml:space="preserve"> </w:t>
      </w:r>
      <w:r>
        <w:t>chaque réaction de façon extrêmement précise. Dans le passé, comparer les expériences faites sur différents ARN était une tâche presque impossible. Il est maintenant beaucoup plus facile de le faire grâce à cet ajout.</w:t>
      </w:r>
    </w:p>
    <w:p w:rsidR="004A2FB9" w:rsidRDefault="004A2FB9" w:rsidP="004A2FB9">
      <w:pPr>
        <w:pStyle w:val="Heading4"/>
      </w:pPr>
      <w:r>
        <w:lastRenderedPageBreak/>
        <w:t xml:space="preserve">1.5.12.3 </w:t>
      </w:r>
      <w:r w:rsidRPr="00A8596B">
        <w:t>Le biais de ligation</w:t>
      </w:r>
    </w:p>
    <w:p w:rsidR="004A2FB9" w:rsidRPr="00DF5344" w:rsidRDefault="004A2FB9" w:rsidP="004A2FB9">
      <w:pPr>
        <w:pStyle w:val="Paragraphe"/>
      </w:pPr>
      <w:r>
        <w:t xml:space="preserve">Certaines séquences ont moins de chance de se faire transcrire par la polymérase, créant ainsi un biais. Lors de la calibration des méthodes de détermination de la réactivité chimique des ARN par séquençage, les auteurs de </w:t>
      </w:r>
      <w:r>
        <w:fldChar w:fldCharType="begin"/>
      </w:r>
      <w:r>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Pr>
          <w:noProof/>
        </w:rPr>
        <w:t>[35]</w:t>
      </w:r>
      <w:r>
        <w:fldChar w:fldCharType="end"/>
      </w:r>
      <w:r>
        <w:t xml:space="preserve"> </w:t>
      </w:r>
      <w:r w:rsidRPr="00556AF3">
        <w:t>ont remarqué que les données de réactivités normalisées adjacentes à la tige-boucle</w:t>
      </w:r>
      <w:r>
        <w:t xml:space="preserve"> </w:t>
      </w:r>
      <w:r w:rsidRPr="00556AF3">
        <w:t xml:space="preserve">« GAGUA » sont plus élevées que ce qu’ils avaient découvert avec les expériences faites par électrophorèse capillaire. </w:t>
      </w:r>
      <w:r w:rsidRPr="006D69A9">
        <w:t>Ils ont déterminé un facteur pour corriger cette différence.</w:t>
      </w:r>
    </w:p>
    <w:p w:rsidR="004A2FB9" w:rsidRDefault="004A2FB9" w:rsidP="004A2FB9">
      <w:pPr>
        <w:pStyle w:val="Heading4"/>
      </w:pPr>
      <w:r>
        <w:t>1.5.12.4 Rapport « signal sur bruit » (</w:t>
      </w:r>
      <w:r w:rsidRPr="00A011E7">
        <w:rPr>
          <w:i/>
        </w:rPr>
        <w:t>Signal to noise ratio</w:t>
      </w:r>
      <w:r>
        <w:t>)</w:t>
      </w:r>
    </w:p>
    <w:p w:rsidR="004A2FB9" w:rsidRPr="008C4093" w:rsidRDefault="004A2FB9" w:rsidP="004A2FB9">
      <w:pPr>
        <w:pStyle w:val="Paragraphe"/>
      </w:pPr>
      <w:r>
        <w:t xml:space="preserve">Cette valeur est calculée en divisant la moyenne des valeurs de réactivité par la moyenne des erreurs de tous les nucléotides d’un ARN </w:t>
      </w:r>
      <w:r>
        <w:fldChar w:fldCharType="begin"/>
      </w:r>
      <w:r>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Pr>
          <w:noProof/>
        </w:rPr>
        <w:t>[40]</w:t>
      </w:r>
      <w:r>
        <w:fldChar w:fldCharType="end"/>
      </w:r>
      <w:r>
        <w:t xml:space="preserve">. Pour plus d’information sur l’erreur, on peut se référer à l’article de </w:t>
      </w:r>
      <w:r w:rsidRPr="008C4093">
        <w:t xml:space="preserve">Matthew G. </w:t>
      </w:r>
      <w:proofErr w:type="spellStart"/>
      <w:r w:rsidRPr="008C4093">
        <w:t>Seetin</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On y apprend entre autres que l’erreur est basée sur la loi de poisson. </w:t>
      </w:r>
    </w:p>
    <w:p w:rsidR="004A2FB9" w:rsidRDefault="004A2FB9" w:rsidP="004A2FB9">
      <w:pPr>
        <w:pStyle w:val="Heading3"/>
      </w:pPr>
      <w:bookmarkStart w:id="249" w:name="_Hlk501634558"/>
      <w:bookmarkStart w:id="250" w:name="_Toc502671845"/>
      <w:r>
        <w:t>1.5.13</w:t>
      </w:r>
      <w:bookmarkEnd w:id="249"/>
      <w:r>
        <w:t xml:space="preserve"> Outils de visualisation des structures secondaires</w:t>
      </w:r>
      <w:bookmarkEnd w:id="250"/>
    </w:p>
    <w:p w:rsidR="004A2FB9" w:rsidRPr="009D4206" w:rsidRDefault="004A2FB9" w:rsidP="004A2FB9">
      <w:pPr>
        <w:pStyle w:val="Heading4"/>
      </w:pPr>
      <w:bookmarkStart w:id="251" w:name="_Hlk501634572"/>
      <w:r>
        <w:t xml:space="preserve">1.5.13.1 </w:t>
      </w:r>
      <w:bookmarkEnd w:id="251"/>
      <w:r>
        <w:t>VARNA</w:t>
      </w:r>
    </w:p>
    <w:p w:rsidR="004A2FB9" w:rsidRDefault="004A2FB9" w:rsidP="004A2FB9">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fldChar w:fldCharType="begin"/>
      </w:r>
      <w:r>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fldChar w:fldCharType="separate"/>
      </w:r>
      <w:r>
        <w:rPr>
          <w:noProof/>
        </w:rPr>
        <w:t>[41]</w:t>
      </w:r>
      <w:r>
        <w:fldChar w:fldCharType="end"/>
      </w:r>
      <w:r>
        <w:t>.</w:t>
      </w:r>
    </w:p>
    <w:p w:rsidR="004A2FB9" w:rsidRDefault="004A2FB9" w:rsidP="004A2FB9">
      <w:pPr>
        <w:pStyle w:val="Heading4"/>
      </w:pPr>
      <w:r>
        <w:t>1.5.13.2 FORNA</w:t>
      </w:r>
    </w:p>
    <w:p w:rsidR="004A2FB9" w:rsidRDefault="004A2FB9" w:rsidP="004A2FB9">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t xml:space="preserve"> </w:t>
      </w:r>
      <w:r>
        <w:fldChar w:fldCharType="begin"/>
      </w:r>
      <w:r>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fldChar w:fldCharType="separate"/>
      </w:r>
      <w:r>
        <w:rPr>
          <w:noProof/>
        </w:rPr>
        <w:t>[42]</w:t>
      </w:r>
      <w:r>
        <w:fldChar w:fldCharType="end"/>
      </w:r>
      <w:r>
        <w:t>.</w:t>
      </w:r>
    </w:p>
    <w:p w:rsidR="004A2FB9" w:rsidRDefault="004A2FB9" w:rsidP="004A2FB9">
      <w:pPr>
        <w:pStyle w:val="Paragraphesuite"/>
        <w:jc w:val="center"/>
      </w:pPr>
      <w:r>
        <w:rPr>
          <w:noProof/>
        </w:rPr>
        <w:lastRenderedPageBreak/>
        <w:drawing>
          <wp:inline distT="0" distB="0" distL="0" distR="0" wp14:anchorId="15E24C27" wp14:editId="259033A2">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4A2FB9" w:rsidRDefault="004A2FB9" w:rsidP="004A2FB9">
      <w:pPr>
        <w:pStyle w:val="Figure"/>
      </w:pPr>
      <w:bookmarkStart w:id="252" w:name="_Toc502671243"/>
      <w:r w:rsidRPr="00695B80">
        <w:t>Représentation en deux dimensions de deux ARN provenant de la « </w:t>
      </w:r>
      <w:proofErr w:type="spellStart"/>
      <w:r w:rsidRPr="00695B80">
        <w:rPr>
          <w:i/>
        </w:rPr>
        <w:t>protein</w:t>
      </w:r>
      <w:proofErr w:type="spellEnd"/>
      <w:r w:rsidRPr="00695B80">
        <w:rPr>
          <w:i/>
        </w:rPr>
        <w:t xml:space="preserve"> data </w:t>
      </w:r>
      <w:proofErr w:type="spellStart"/>
      <w:r w:rsidRPr="00695B80">
        <w:rPr>
          <w:i/>
        </w:rPr>
        <w:t>bank</w:t>
      </w:r>
      <w:proofErr w:type="spellEnd"/>
      <w:r w:rsidRPr="00695B80">
        <w:t> » (PDB) par le logiciel FORNA.</w:t>
      </w:r>
      <w:r>
        <w:t xml:space="preserve"> Les structures se nomment «</w:t>
      </w:r>
      <w:bookmarkStart w:id="253" w:name="_Hlk500687591"/>
      <w:r>
        <w:t> </w:t>
      </w:r>
      <w:r w:rsidRPr="00695B80">
        <w:rPr>
          <w:i/>
        </w:rPr>
        <w:t>RNA LOOP-LOOP COMPLEX</w:t>
      </w:r>
      <w:bookmarkEnd w:id="253"/>
      <w:r>
        <w:t xml:space="preserve"> ». Leur identifiant est : « </w:t>
      </w:r>
      <w:r w:rsidRPr="005E1ED0">
        <w:t>1BJ2</w:t>
      </w:r>
      <w:r>
        <w:t xml:space="preserve"> ».</w:t>
      </w:r>
      <w:bookmarkEnd w:id="252"/>
    </w:p>
    <w:p w:rsidR="004A2FB9" w:rsidRDefault="004A2FB9" w:rsidP="004A2FB9">
      <w:pPr>
        <w:pStyle w:val="Paragraphesuite"/>
        <w:jc w:val="center"/>
      </w:pPr>
      <w:r>
        <w:rPr>
          <w:noProof/>
        </w:rPr>
        <w:drawing>
          <wp:inline distT="0" distB="0" distL="0" distR="0" wp14:anchorId="2819A1EC" wp14:editId="7A65ACED">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4A2FB9" w:rsidRDefault="004A2FB9" w:rsidP="004A2FB9">
      <w:pPr>
        <w:pStyle w:val="Figure"/>
      </w:pPr>
      <w:bookmarkStart w:id="254" w:name="_Toc500784030"/>
      <w:bookmarkStart w:id="255" w:name="_Toc501006053"/>
      <w:bookmarkStart w:id="256"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254"/>
      <w:bookmarkEnd w:id="255"/>
      <w:bookmarkEnd w:id="256"/>
      <w:r>
        <w:t xml:space="preserve"> </w:t>
      </w:r>
    </w:p>
    <w:p w:rsidR="004A2FB9" w:rsidRDefault="004A2FB9" w:rsidP="004A2FB9">
      <w:pPr>
        <w:spacing w:line="240" w:lineRule="auto"/>
        <w:jc w:val="left"/>
      </w:pPr>
      <w:r>
        <w:br w:type="page"/>
      </w:r>
    </w:p>
    <w:p w:rsidR="004A2FB9" w:rsidRDefault="004A2FB9" w:rsidP="004A2FB9">
      <w:pPr>
        <w:pStyle w:val="Heading3"/>
      </w:pPr>
      <w:bookmarkStart w:id="257" w:name="_Hlk501634689"/>
      <w:bookmarkStart w:id="258" w:name="_Toc502671846"/>
      <w:r>
        <w:lastRenderedPageBreak/>
        <w:t xml:space="preserve">1.5.14 </w:t>
      </w:r>
      <w:bookmarkEnd w:id="257"/>
      <w:r>
        <w:t>Azure</w:t>
      </w:r>
      <w:bookmarkEnd w:id="258"/>
    </w:p>
    <w:p w:rsidR="004A2FB9" w:rsidRDefault="004A2FB9" w:rsidP="004A2FB9">
      <w:pPr>
        <w:pStyle w:val="Paragraphe"/>
        <w:rPr>
          <w:b/>
        </w:rPr>
      </w:pPr>
      <w:r w:rsidRPr="001D5CE2">
        <w:t xml:space="preserve">Azure est une plateforme </w:t>
      </w:r>
      <w:r w:rsidRPr="00127AA1">
        <w:t>développ</w:t>
      </w:r>
      <w:r>
        <w:t>ée par</w:t>
      </w:r>
      <w:r w:rsidRPr="00127AA1">
        <w:t xml:space="preserve"> </w:t>
      </w:r>
      <w:r w:rsidRPr="001D5CE2">
        <w:t xml:space="preserve">l’équipe de Microsoft. Elle est fournie </w:t>
      </w:r>
      <w:r>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 xml:space="preserve">. </w:t>
      </w:r>
    </w:p>
    <w:p w:rsidR="004A2FB9" w:rsidRDefault="004A2FB9" w:rsidP="004A2FB9">
      <w:pPr>
        <w:pStyle w:val="Heading3"/>
      </w:pPr>
      <w:bookmarkStart w:id="259" w:name="_Hlk501634708"/>
      <w:bookmarkStart w:id="260" w:name="_Toc502671847"/>
      <w:r>
        <w:t xml:space="preserve">1.5.15 </w:t>
      </w:r>
      <w:bookmarkEnd w:id="259"/>
      <w:r>
        <w:t>Classifieurs</w:t>
      </w:r>
      <w:bookmarkEnd w:id="260"/>
    </w:p>
    <w:p w:rsidR="004A2FB9" w:rsidRDefault="004A2FB9" w:rsidP="004A2FB9">
      <w:pPr>
        <w:pStyle w:val="Paragraphe"/>
        <w:rPr>
          <w:b/>
        </w:rPr>
      </w:pPr>
      <w:r>
        <w:t>Les classifieurs sont des algorithmes qui prennent en entrée des éléments ayant tous les mêmes classes de caractéristiques et qui produit des catégories classant ces éléments. Les classifieurs suivants ont été utilisés pour prédire la classe de réactivité des nucléotides (basse ou haute).</w:t>
      </w:r>
    </w:p>
    <w:p w:rsidR="004A2FB9" w:rsidRDefault="004A2FB9" w:rsidP="004A2FB9">
      <w:pPr>
        <w:pStyle w:val="Heading4"/>
      </w:pPr>
      <w:r>
        <w:t>1.5.15.1 Réseau de neurones</w:t>
      </w:r>
    </w:p>
    <w:p w:rsidR="004A2FB9" w:rsidRDefault="004A2FB9" w:rsidP="004A2FB9">
      <w:pPr>
        <w:pStyle w:val="Paragraphe"/>
      </w:pPr>
      <w:r>
        <w:t>Un réseau</w:t>
      </w:r>
      <w:r w:rsidRPr="001D5CE2">
        <w:t xml:space="preserve"> de neurones </w:t>
      </w:r>
      <w:r>
        <w:t>est</w:t>
      </w:r>
      <w:r w:rsidRPr="001D5CE2">
        <w:t xml:space="preserve"> une classe d’algorithme d’apprentissage machine complexe. </w:t>
      </w:r>
      <w:r>
        <w:t>En générale, les réseaux de neurones</w:t>
      </w:r>
      <w:r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t>e</w:t>
      </w:r>
      <w:r w:rsidRPr="001D5CE2">
        <w:t xml:space="preserve"> est relié à tous les nœuds d’entrées.</w:t>
      </w:r>
    </w:p>
    <w:p w:rsidR="004A2FB9" w:rsidRDefault="004A2FB9" w:rsidP="004A2FB9">
      <w:pPr>
        <w:pStyle w:val="Heading4"/>
      </w:pPr>
      <w:r>
        <w:t>1.5.15.2 Régression logistique</w:t>
      </w:r>
    </w:p>
    <w:p w:rsidR="004A2FB9" w:rsidRDefault="004A2FB9" w:rsidP="004A2FB9">
      <w:pPr>
        <w:pStyle w:val="Paragraphe"/>
      </w:pPr>
      <w:r>
        <w:t>La régression logistique est un modèle d’apprentissage machine populaire dans lequel on tente de maximiser la vraisemblance d’un modèle logistique de la forme :</w:t>
      </w:r>
    </w:p>
    <w:p w:rsidR="004A2FB9" w:rsidRDefault="004A2FB9" w:rsidP="004A2FB9">
      <w:pPr>
        <w:pStyle w:val="Paragraphesuite"/>
        <w:jc w:val="center"/>
      </w:pPr>
      <w:r>
        <w:rPr>
          <w:noProof/>
        </w:rPr>
        <w:drawing>
          <wp:inline distT="0" distB="0" distL="0" distR="0" wp14:anchorId="29A80A44" wp14:editId="2E9EAA72">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2338857" cy="453077"/>
                    </a:xfrm>
                    <a:prstGeom prst="rect">
                      <a:avLst/>
                    </a:prstGeom>
                  </pic:spPr>
                </pic:pic>
              </a:graphicData>
            </a:graphic>
          </wp:inline>
        </w:drawing>
      </w:r>
    </w:p>
    <w:p w:rsidR="004A2FB9" w:rsidRDefault="004A2FB9" w:rsidP="004A2FB9">
      <w:pPr>
        <w:pStyle w:val="Paragraphe"/>
      </w:pPr>
      <w:r>
        <w:lastRenderedPageBreak/>
        <w:t xml:space="preserve">« D » est la variable à prédire et les « X » sont les caractéristiques données en entrée. Les paramètres à déterminer sont « α » et les « β ». Plus le « β » d’une variable </w:t>
      </w:r>
      <w:r w:rsidRPr="00127AA1">
        <w:t>est élevé plus l’importance de la variable</w:t>
      </w:r>
      <w:r>
        <w:t xml:space="preserve"> est grande dans le modèle. </w:t>
      </w:r>
      <w:r w:rsidRPr="00127AA1">
        <w:t>Lorsque la variable est catégorique elle est transformée en variable binaire</w:t>
      </w:r>
      <w:r>
        <w:t xml:space="preserve"> au début de l’algorithme </w:t>
      </w:r>
      <w:r>
        <w:fldChar w:fldCharType="begin"/>
      </w:r>
      <w:r>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Pr>
          <w:noProof/>
        </w:rPr>
        <w:t>[43]</w:t>
      </w:r>
      <w:r>
        <w:fldChar w:fldCharType="end"/>
      </w:r>
      <w:r>
        <w:t>.</w:t>
      </w:r>
    </w:p>
    <w:p w:rsidR="004A2FB9" w:rsidRPr="00743315" w:rsidRDefault="004A2FB9" w:rsidP="004A2FB9">
      <w:pPr>
        <w:pStyle w:val="Heading4"/>
      </w:pPr>
      <w:bookmarkStart w:id="261" w:name="_Hlk500691901"/>
      <w:r>
        <w:t xml:space="preserve">1.5.15.3 </w:t>
      </w:r>
      <w:r w:rsidRPr="00BE58D5">
        <w:t>Machine à vecteurs de support</w:t>
      </w:r>
      <w:r>
        <w:t xml:space="preserve">. </w:t>
      </w:r>
      <w:bookmarkEnd w:id="261"/>
    </w:p>
    <w:p w:rsidR="004A2FB9" w:rsidRPr="00743315" w:rsidRDefault="004A2FB9" w:rsidP="004A2FB9">
      <w:r>
        <w:t xml:space="preserve">Ce sont des algorithmes qui tentent de trouver un hyperplan qui sépare les deux classes à prédire. Pour avoir plus de détail sur les différents types de machine à vecteur de support ou « </w:t>
      </w:r>
      <w:r w:rsidRPr="00E15844">
        <w:rPr>
          <w:i/>
        </w:rPr>
        <w:t xml:space="preserve">support </w:t>
      </w:r>
      <w:proofErr w:type="spellStart"/>
      <w:r w:rsidRPr="00E15844">
        <w:rPr>
          <w:i/>
        </w:rPr>
        <w:t>vector</w:t>
      </w:r>
      <w:proofErr w:type="spellEnd"/>
      <w:r w:rsidRPr="00E15844">
        <w:rPr>
          <w:i/>
        </w:rPr>
        <w:t xml:space="preserve"> machine</w:t>
      </w:r>
      <w:r>
        <w:t xml:space="preserve"> » (SVM) en anglais, je vous conseille de lire </w:t>
      </w:r>
      <w:r>
        <w:fldChar w:fldCharType="begin"/>
      </w:r>
      <w:r>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fldChar w:fldCharType="separate"/>
      </w:r>
      <w:r>
        <w:rPr>
          <w:noProof/>
        </w:rPr>
        <w:t>[44]</w:t>
      </w:r>
      <w:r>
        <w:fldChar w:fldCharType="end"/>
      </w:r>
      <w:r>
        <w:t xml:space="preserve"> .</w:t>
      </w:r>
    </w:p>
    <w:p w:rsidR="004A2FB9" w:rsidRPr="008A4FF4" w:rsidRDefault="004A2FB9" w:rsidP="004A2FB9">
      <w:pPr>
        <w:pStyle w:val="Heading4"/>
      </w:pPr>
      <w:r>
        <w:t xml:space="preserve">1.5.15.4 </w:t>
      </w:r>
      <w:r w:rsidRPr="008A4FF4">
        <w:t>Arbres de décisions</w:t>
      </w:r>
    </w:p>
    <w:p w:rsidR="004A2FB9" w:rsidRPr="008A4FF4" w:rsidRDefault="004A2FB9" w:rsidP="004A2FB9">
      <w:pPr>
        <w:pStyle w:val="Paragraphe"/>
      </w:pPr>
      <w:r w:rsidRPr="001D5CE2">
        <w:t xml:space="preserve">Les arbres de décisions sont des structures de prises de décisions extrêmement simples. Comme </w:t>
      </w:r>
      <w:r>
        <w:t>leur</w:t>
      </w:r>
      <w:r w:rsidRPr="001D5CE2">
        <w:t xml:space="preserve"> nom l’indique, l</w:t>
      </w:r>
      <w:r>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t>p</w:t>
      </w:r>
      <w:r w:rsidRPr="001D5CE2">
        <w:t>lus loin</w:t>
      </w:r>
      <w:r>
        <w:t xml:space="preserve">, dans la section : « </w:t>
      </w:r>
      <w:r w:rsidRPr="00350623">
        <w:rPr>
          <w:u w:val="single"/>
        </w:rPr>
        <w:t xml:space="preserve">Métriques de mesure de la performance des algorithmes d’apprentissage machine </w:t>
      </w:r>
      <w:r>
        <w:t>»</w:t>
      </w:r>
      <w:r w:rsidRPr="001D5CE2">
        <w:t>. On peut aussi utiliser un algorithme génétique pour combiner les arbres qui performent bien.</w:t>
      </w:r>
      <w:r>
        <w:t xml:space="preserve"> Pour plus de détail référez-vous à </w:t>
      </w:r>
      <w:r>
        <w:fldChar w:fldCharType="begin"/>
      </w:r>
      <w:r>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fldChar w:fldCharType="separate"/>
      </w:r>
      <w:r>
        <w:rPr>
          <w:noProof/>
        </w:rPr>
        <w:t>[45]</w:t>
      </w:r>
      <w:r>
        <w:fldChar w:fldCharType="end"/>
      </w:r>
    </w:p>
    <w:p w:rsidR="004A2FB9" w:rsidRDefault="004A2FB9" w:rsidP="004A2FB9">
      <w:pPr>
        <w:pStyle w:val="Heading4"/>
      </w:pPr>
      <w:bookmarkStart w:id="262" w:name="_Hlk501634762"/>
      <w:r>
        <w:t xml:space="preserve">1.5.15.5 </w:t>
      </w:r>
      <w:bookmarkEnd w:id="262"/>
      <w:r>
        <w:t xml:space="preserve">Arbre de décision « </w:t>
      </w:r>
      <w:r w:rsidRPr="00E15844">
        <w:rPr>
          <w:i/>
        </w:rPr>
        <w:t>boosté</w:t>
      </w:r>
      <w:r>
        <w:t xml:space="preserve"> » ou « </w:t>
      </w:r>
      <w:bookmarkStart w:id="263" w:name="_Hlk501631073"/>
      <w:proofErr w:type="spellStart"/>
      <w:r w:rsidRPr="00E15844">
        <w:rPr>
          <w:i/>
        </w:rPr>
        <w:t>Boosted</w:t>
      </w:r>
      <w:proofErr w:type="spellEnd"/>
      <w:r w:rsidRPr="00E15844">
        <w:rPr>
          <w:i/>
        </w:rPr>
        <w:t xml:space="preserve"> </w:t>
      </w:r>
      <w:proofErr w:type="spellStart"/>
      <w:r w:rsidRPr="00E15844">
        <w:rPr>
          <w:i/>
        </w:rPr>
        <w:t>Decision</w:t>
      </w:r>
      <w:proofErr w:type="spellEnd"/>
      <w:r w:rsidRPr="00E15844">
        <w:rPr>
          <w:i/>
        </w:rPr>
        <w:t xml:space="preserve"> </w:t>
      </w:r>
      <w:proofErr w:type="spellStart"/>
      <w:r w:rsidRPr="00E15844">
        <w:rPr>
          <w:i/>
        </w:rPr>
        <w:t>Tree</w:t>
      </w:r>
      <w:bookmarkEnd w:id="263"/>
      <w:proofErr w:type="spellEnd"/>
      <w:r>
        <w:t xml:space="preserve"> »</w:t>
      </w:r>
    </w:p>
    <w:p w:rsidR="004A2FB9" w:rsidRPr="008D1B9D" w:rsidRDefault="004A2FB9" w:rsidP="004A2FB9">
      <w:pPr>
        <w:pStyle w:val="Paragraphe"/>
      </w:pPr>
      <w:r>
        <w:t xml:space="preserve">Cette méthode de classification s’appuie sur les arbres de décision. De façon itérative, on tente de diminuer l’erreur des arbres de décision modélisés au paravent. Pour plus de détails, veuillez-vous référer à </w:t>
      </w:r>
      <w:r>
        <w:fldChar w:fldCharType="begin"/>
      </w:r>
      <w:r>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fldChar w:fldCharType="separate"/>
      </w:r>
      <w:r>
        <w:rPr>
          <w:noProof/>
        </w:rPr>
        <w:t>[46]</w:t>
      </w:r>
      <w:r>
        <w:fldChar w:fldCharType="end"/>
      </w:r>
      <w:r>
        <w:t>.</w:t>
      </w:r>
    </w:p>
    <w:p w:rsidR="004A2FB9" w:rsidRPr="00136EC6" w:rsidRDefault="004A2FB9" w:rsidP="004A2FB9">
      <w:pPr>
        <w:pStyle w:val="Heading4"/>
      </w:pPr>
      <w:r>
        <w:t xml:space="preserve"> 1.5.15.6 « </w:t>
      </w:r>
      <w:bookmarkStart w:id="264" w:name="_Hlk517872741"/>
      <w:r w:rsidRPr="00E15844">
        <w:rPr>
          <w:i/>
        </w:rPr>
        <w:t>Bayes point machine</w:t>
      </w:r>
      <w:r>
        <w:t xml:space="preserve"> </w:t>
      </w:r>
      <w:bookmarkEnd w:id="264"/>
      <w:r>
        <w:t>»</w:t>
      </w:r>
    </w:p>
    <w:p w:rsidR="004A2FB9" w:rsidRDefault="004A2FB9" w:rsidP="004A2FB9">
      <w:pPr>
        <w:pStyle w:val="Paragraphe"/>
      </w:pPr>
      <w:r>
        <w:t xml:space="preserve">Cette technique de classification repose sur la probabilité d’observer une caractéristique étant donné une autre caractéristique. On ajoute à cela un biais pour maximiser l’algorithme. Pour plus de détails, veuillez-vous référer à </w:t>
      </w:r>
      <w:r>
        <w:fldChar w:fldCharType="begin"/>
      </w:r>
      <w:r>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fldChar w:fldCharType="separate"/>
      </w:r>
      <w:r>
        <w:rPr>
          <w:noProof/>
        </w:rPr>
        <w:t>[47]</w:t>
      </w:r>
      <w:r>
        <w:fldChar w:fldCharType="end"/>
      </w:r>
      <w:r>
        <w:t>.</w:t>
      </w:r>
    </w:p>
    <w:p w:rsidR="004A2FB9" w:rsidRDefault="004A2FB9" w:rsidP="004A2FB9">
      <w:pPr>
        <w:pStyle w:val="Heading3"/>
      </w:pPr>
      <w:bookmarkStart w:id="265" w:name="_Hlk501634788"/>
      <w:bookmarkStart w:id="266" w:name="_Toc502671848"/>
      <w:r>
        <w:lastRenderedPageBreak/>
        <w:t xml:space="preserve">1.5.16 </w:t>
      </w:r>
      <w:bookmarkEnd w:id="265"/>
      <w:r>
        <w:t>Métriques couramment utilisées</w:t>
      </w:r>
      <w:bookmarkEnd w:id="266"/>
    </w:p>
    <w:p w:rsidR="004A2FB9" w:rsidRPr="007B06A2" w:rsidRDefault="004A2FB9" w:rsidP="004A2FB9">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e ici prennent en entrée un classifieur binaire tels que ceux présentés plus haut.</w:t>
      </w:r>
    </w:p>
    <w:p w:rsidR="004A2FB9" w:rsidRDefault="004A2FB9" w:rsidP="004A2FB9">
      <w:pPr>
        <w:pStyle w:val="Heading4"/>
      </w:pPr>
      <w:r>
        <w:t>1.5.16.1 Corrélation de Pearson (c</w:t>
      </w:r>
      <w:r w:rsidRPr="005A0633">
        <w:t>orrélation linéaire</w:t>
      </w:r>
      <w:r>
        <w:t>)</w:t>
      </w:r>
    </w:p>
    <w:p w:rsidR="004A2FB9" w:rsidRPr="00D13968" w:rsidRDefault="004A2FB9" w:rsidP="004A2FB9">
      <w:pPr>
        <w:pStyle w:val="Paragraphe"/>
      </w:pPr>
      <w:r>
        <w:t>Cette métrique permet d’établir une corrélation entre deux vecteurs de la même longueur. Chaque élément d’un vecteur doit être relié à l’élément de même indice de l’autre vecteur. Une valeur de 1 signifie une corrélation parfaite et une valeur de -1 signifie une corrélation inversée. Une valeur de 0 signifie pas de corrélation du tout. D’autre métriques de mesure de la corrélation existent, par exemple la corrélation de Spearman et la covariance.</w:t>
      </w:r>
    </w:p>
    <w:p w:rsidR="004A2FB9" w:rsidRDefault="004A2FB9" w:rsidP="004A2FB9">
      <w:pPr>
        <w:pStyle w:val="Heading4"/>
        <w:rPr>
          <w:sz w:val="28"/>
        </w:rPr>
      </w:pPr>
      <w:bookmarkStart w:id="267" w:name="_Hlk501634811"/>
      <w:r>
        <w:t xml:space="preserve">1.5.16.2 </w:t>
      </w:r>
      <w:bookmarkEnd w:id="267"/>
      <w:r w:rsidRPr="008D1B9D">
        <w:rPr>
          <w:sz w:val="28"/>
        </w:rPr>
        <w:t>Métrique</w:t>
      </w:r>
      <w:r>
        <w:rPr>
          <w:sz w:val="28"/>
        </w:rPr>
        <w:t>s</w:t>
      </w:r>
      <w:r w:rsidRPr="008D1B9D">
        <w:rPr>
          <w:sz w:val="28"/>
        </w:rPr>
        <w:t xml:space="preserve"> de mesure de la performance des algorithmes d’apprentissage machine </w:t>
      </w:r>
    </w:p>
    <w:p w:rsidR="004A2FB9" w:rsidRDefault="004A2FB9" w:rsidP="004A2FB9">
      <w:pPr>
        <w:pStyle w:val="Heading4"/>
      </w:pPr>
      <w:bookmarkStart w:id="268" w:name="_Hlk501634830"/>
      <w:r>
        <w:t xml:space="preserve">1.5.16.2.1 </w:t>
      </w:r>
      <w:bookmarkEnd w:id="268"/>
      <w:r>
        <w:t>Les vrais positifs</w:t>
      </w:r>
    </w:p>
    <w:p w:rsidR="004A2FB9" w:rsidRDefault="004A2FB9" w:rsidP="004A2FB9">
      <w:pPr>
        <w:pStyle w:val="Paragraphe"/>
      </w:pPr>
      <w:r>
        <w:t>Lorsqu’on prédit des éléments pouvant se trouver dans deux classes distinctes,</w:t>
      </w:r>
      <w:r w:rsidRPr="00127AA1">
        <w:t xml:space="preserve"> les positifs et les négatifs</w:t>
      </w:r>
      <w:r>
        <w:t>,</w:t>
      </w:r>
      <w:r w:rsidRPr="00127AA1">
        <w:t xml:space="preserve"> </w:t>
      </w:r>
      <w:r>
        <w:t>les vrais positifs sont de vraies (bonnes) prédictions d’un élément positif.</w:t>
      </w:r>
    </w:p>
    <w:p w:rsidR="004A2FB9" w:rsidRDefault="004A2FB9" w:rsidP="004A2FB9">
      <w:pPr>
        <w:pStyle w:val="Heading4"/>
      </w:pPr>
      <w:r>
        <w:t>1.5.16.2.2 Les faux positifs</w:t>
      </w:r>
    </w:p>
    <w:p w:rsidR="004A2FB9" w:rsidRDefault="004A2FB9" w:rsidP="004A2FB9">
      <w:pPr>
        <w:pStyle w:val="Paragraphe"/>
      </w:pPr>
      <w:r w:rsidRPr="001D5CE2">
        <w:t>Tous comme les vrais positifs, les faux positifs sont un jugement sur la prédiction d’un élément pouvant être soit positif ou négatif. Les faux positifs sont</w:t>
      </w:r>
      <w:r>
        <w:t xml:space="preserve"> donc</w:t>
      </w:r>
      <w:r w:rsidRPr="001D5CE2">
        <w:t xml:space="preserve"> de fausses</w:t>
      </w:r>
      <w:r>
        <w:t xml:space="preserve"> (mauvaises)</w:t>
      </w:r>
      <w:r w:rsidRPr="001D5CE2">
        <w:t xml:space="preserve"> prédictions ayant été prédites dans la classe des </w:t>
      </w:r>
      <w:r w:rsidRPr="00127AA1">
        <w:t>positifs</w:t>
      </w:r>
      <w:r w:rsidRPr="001D5CE2">
        <w:t xml:space="preserve">. </w:t>
      </w:r>
      <w:r>
        <w:t>L</w:t>
      </w:r>
      <w:r w:rsidRPr="001D5CE2">
        <w:t xml:space="preserve">es prédictions sont faussement </w:t>
      </w:r>
      <w:r w:rsidRPr="00127AA1">
        <w:t>positives</w:t>
      </w:r>
      <w:r w:rsidRPr="001D5CE2">
        <w:t>.</w:t>
      </w:r>
    </w:p>
    <w:p w:rsidR="004A2FB9" w:rsidRDefault="004A2FB9" w:rsidP="004A2FB9">
      <w:pPr>
        <w:pStyle w:val="Heading4"/>
      </w:pPr>
      <w:r>
        <w:t xml:space="preserve">1.5.16.2.3 Les vrais </w:t>
      </w:r>
      <w:r w:rsidRPr="00906881">
        <w:t>négatifs</w:t>
      </w:r>
      <w:r>
        <w:t xml:space="preserve"> et les faux </w:t>
      </w:r>
      <w:r w:rsidRPr="00906881">
        <w:t>négatifs</w:t>
      </w:r>
    </w:p>
    <w:p w:rsidR="004A2FB9" w:rsidRDefault="004A2FB9" w:rsidP="004A2FB9">
      <w:pPr>
        <w:pStyle w:val="Paragraphe"/>
      </w:pPr>
      <w:r>
        <w:t>Il suffit de remplacer le terme positif par le terme négatif dans les deux définitions précédentes pour avoir la définition des vrais et faux négatifs.</w:t>
      </w:r>
    </w:p>
    <w:p w:rsidR="004A2FB9" w:rsidRDefault="004A2FB9" w:rsidP="004A2FB9">
      <w:pPr>
        <w:pStyle w:val="Paragraphesuite"/>
      </w:pPr>
      <w:r>
        <w:lastRenderedPageBreak/>
        <w:t xml:space="preserve">Dans le reste du mémoire, il sera question de vrais « Hi », faux « Hi », vrais « Low » et faux « Low », cela fait référence à la prédiction des classes discrètes de réactivité chimique des nucléotides. Les seuils sont de 0,5 et 1. </w:t>
      </w:r>
      <w:proofErr w:type="gramStart"/>
      <w:r>
        <w:t>( «</w:t>
      </w:r>
      <w:proofErr w:type="gramEnd"/>
      <w:r>
        <w:t xml:space="preserve"> Hi » </w:t>
      </w:r>
      <w:r w:rsidRPr="003E333F">
        <w:t xml:space="preserve">&gt; 1 &amp; </w:t>
      </w:r>
      <w:r>
        <w:t xml:space="preserve">« Low » </w:t>
      </w:r>
      <w:r w:rsidRPr="003E333F">
        <w:t xml:space="preserve">&lt; 0,5 </w:t>
      </w:r>
      <w:r>
        <w:t>)</w:t>
      </w:r>
    </w:p>
    <w:p w:rsidR="004A2FB9" w:rsidRDefault="004A2FB9" w:rsidP="004A2FB9">
      <w:pPr>
        <w:pStyle w:val="Heading4"/>
      </w:pPr>
      <w:r>
        <w:t xml:space="preserve">1.5.16.2.4 Le taux de vrais positifs (« </w:t>
      </w:r>
      <w:proofErr w:type="spellStart"/>
      <w:r w:rsidRPr="001B398F">
        <w:rPr>
          <w:i/>
        </w:rPr>
        <w:t>True</w:t>
      </w:r>
      <w:proofErr w:type="spellEnd"/>
      <w:r w:rsidRPr="001B398F">
        <w:rPr>
          <w:i/>
        </w:rPr>
        <w:t xml:space="preserve"> positive rate</w:t>
      </w:r>
      <w:r>
        <w:t xml:space="preserve"> »)</w:t>
      </w:r>
    </w:p>
    <w:p w:rsidR="004A2FB9" w:rsidRPr="00907556" w:rsidRDefault="004A2FB9" w:rsidP="004A2FB9">
      <w:pPr>
        <w:pStyle w:val="Paragraphe"/>
      </w:pPr>
      <w:bookmarkStart w:id="269" w:name="_Hlk501359515"/>
      <w:r>
        <w:t>Le taux de vrais positifs est le nombre de vrais positifs divisé par le nombre d’éléments positifs total. L’axe verticale de la courbe ROC est le taux de vrais positifs.</w:t>
      </w:r>
      <w:bookmarkEnd w:id="269"/>
    </w:p>
    <w:p w:rsidR="004A2FB9" w:rsidRDefault="004A2FB9" w:rsidP="004A2FB9">
      <w:pPr>
        <w:pStyle w:val="Heading4"/>
      </w:pPr>
      <w:r>
        <w:t xml:space="preserve">1.5.16.2.5 Le taux de faux positifs (« </w:t>
      </w:r>
      <w:r w:rsidRPr="001B398F">
        <w:rPr>
          <w:i/>
        </w:rPr>
        <w:t>False positive rate</w:t>
      </w:r>
      <w:r>
        <w:t xml:space="preserve"> »)</w:t>
      </w:r>
    </w:p>
    <w:p w:rsidR="004A2FB9" w:rsidRPr="00396529" w:rsidRDefault="004A2FB9" w:rsidP="004A2FB9">
      <w:pPr>
        <w:pStyle w:val="Paragraphe"/>
      </w:pPr>
      <w:r w:rsidRPr="007D6633">
        <w:t>Le taux de faux positifs est le nombre de faux positifs divisé par le nombre total d’éléments négatifs. Autrement dit, c’est le nombre</w:t>
      </w:r>
      <w:r>
        <w:t xml:space="preserve"> d’éléments prédits positifs, mais qui sont en réalité négatifs </w:t>
      </w:r>
      <w:r w:rsidRPr="007D6633">
        <w:t xml:space="preserve">divisé par le nombre total d’éléments </w:t>
      </w:r>
      <w:r>
        <w:t>négatif</w:t>
      </w:r>
      <w:r w:rsidRPr="007D6633">
        <w:t>. L’axe des abscisses (horizontale) du plan de la courbe ROC est le taux de faux positif</w:t>
      </w:r>
      <w:r>
        <w:t>s</w:t>
      </w:r>
      <w:r w:rsidRPr="007D6633">
        <w:t>. En général, moins la sensibilité</w:t>
      </w:r>
      <w:r>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t>e</w:t>
      </w:r>
      <w:r w:rsidRPr="007D6633">
        <w:t xml:space="preserve"> classe</w:t>
      </w:r>
      <w:r>
        <w:t xml:space="preserve"> </w:t>
      </w:r>
      <w:r w:rsidRPr="007D6633">
        <w:t xml:space="preserve">[41]. Plus on </w:t>
      </w:r>
      <w:r>
        <w:t>augmente</w:t>
      </w:r>
      <w:r w:rsidRPr="007D6633">
        <w:t xml:space="preserve"> le seuil</w:t>
      </w:r>
      <w:r>
        <w:t xml:space="preserve"> de risque que prend l’algorithme</w:t>
      </w:r>
      <w:r w:rsidRPr="007D6633">
        <w:t>, plus le nombre total de vrais positifs augmente</w:t>
      </w:r>
      <w:r>
        <w:t xml:space="preserve">, mais de moins en moins rapidement. L’augmentation du risque que prend l’algorithme </w:t>
      </w:r>
      <w:r w:rsidRPr="007D6633">
        <w:t>entrain</w:t>
      </w:r>
      <w:r>
        <w:t>e aussi</w:t>
      </w:r>
      <w:r w:rsidRPr="007D6633">
        <w:t xml:space="preserve"> le nombre de faux positifs à la hausse.</w:t>
      </w:r>
      <w:r>
        <w:t xml:space="preserve"> Un algorithme risqué prédit plus d’éléments dans la classe des positifs qu’un algorithme peu risqué. Un bon algorithme à un rapport élevé entre le taux de vrais positifs et le taux de faux positifs.</w:t>
      </w:r>
    </w:p>
    <w:p w:rsidR="004A2FB9" w:rsidRDefault="004A2FB9" w:rsidP="004A2FB9">
      <w:pPr>
        <w:pStyle w:val="Heading4"/>
      </w:pPr>
      <w:r>
        <w:t xml:space="preserve">1.5.16.2.6 La </w:t>
      </w:r>
      <w:bookmarkStart w:id="270" w:name="_Hlk500770412"/>
      <w:r>
        <w:t>précision</w:t>
      </w:r>
      <w:bookmarkEnd w:id="270"/>
    </w:p>
    <w:p w:rsidR="004A2FB9" w:rsidRDefault="004A2FB9" w:rsidP="004A2FB9">
      <w:pPr>
        <w:pStyle w:val="Paragraphe"/>
      </w:pPr>
      <w:r w:rsidRPr="00FD5636">
        <w:t xml:space="preserve">Cette valeur s’étend aussi de 0 à 1. </w:t>
      </w:r>
      <w:r>
        <w:t>L</w:t>
      </w:r>
      <w:r w:rsidRPr="00FD5636">
        <w:t xml:space="preserve">a précision est le nombre d’éléments bien prédit divisé par l’ensemble des éléments prédits dans cette classe. </w:t>
      </w:r>
      <w:r w:rsidRPr="00127AA1">
        <w:t>Conceptuellement</w:t>
      </w:r>
      <w:r w:rsidRPr="00FD5636">
        <w:t>, moins l’algorithme prend de risque plus la précision devrait être élevée</w:t>
      </w:r>
      <w:r>
        <w:t xml:space="preserve"> (moins de fausses prédictions).</w:t>
      </w:r>
      <w:r w:rsidRPr="00FD5636">
        <w:t xml:space="preserve"> </w:t>
      </w:r>
      <w:r w:rsidRPr="00127AA1">
        <w:t>Cependant, le nombre</w:t>
      </w:r>
      <w:r w:rsidRPr="00FD5636">
        <w:t xml:space="preserve"> total de vrais positifs </w:t>
      </w:r>
      <w:r>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t>aux</w:t>
      </w:r>
      <w:r w:rsidRPr="00FD5636">
        <w:t xml:space="preserve"> patient</w:t>
      </w:r>
      <w:r>
        <w:t>s</w:t>
      </w:r>
      <w:r w:rsidRPr="00FD5636">
        <w:t xml:space="preserve"> ayant des signes évidents. Dans le cas de la prédiction de la réactivité chimique des nucléotides, une </w:t>
      </w:r>
      <w:r w:rsidRPr="00A02CDF">
        <w:lastRenderedPageBreak/>
        <w:t xml:space="preserve">précision </w:t>
      </w:r>
      <w:r w:rsidRPr="00FD5636">
        <w:t>élevée déclare comme réactifs une petite fraction des nucléotides qui le sont, mais se trompe rarement.</w:t>
      </w:r>
      <w:r>
        <w:t xml:space="preserve"> Pour atteindre une plus grande </w:t>
      </w:r>
      <w:r w:rsidRPr="00A02CDF">
        <w:t>précision</w:t>
      </w:r>
      <w:r>
        <w:t>, on doit donc simplement prendre moins de risques et prédire moins d’éléments de la classe d’intérêt.</w:t>
      </w:r>
    </w:p>
    <w:p w:rsidR="004A2FB9" w:rsidRDefault="004A2FB9" w:rsidP="004A2FB9">
      <w:pPr>
        <w:pStyle w:val="Heading4"/>
      </w:pPr>
      <w:r>
        <w:t>1.5.16.2.7 Le rappel ou sensitivité</w:t>
      </w:r>
    </w:p>
    <w:p w:rsidR="004A2FB9" w:rsidRDefault="004A2FB9" w:rsidP="004A2FB9">
      <w:pPr>
        <w:pStyle w:val="Paragraphe"/>
      </w:pPr>
      <w:r w:rsidRPr="007D6633">
        <w:t xml:space="preserve">C’est le nombre d’éléments bien prédit d’une classe divisée par </w:t>
      </w:r>
      <w:r>
        <w:t>le total</w:t>
      </w:r>
      <w:r w:rsidRPr="007D6633">
        <w:t xml:space="preserve"> des éléments de la classe. Un ratio de 1 signifie que tous les éléments de la classe ont été trouvés et bien prédits. Dans l’exemple d’un algorithme avec un seuil </w:t>
      </w:r>
      <w:r>
        <w:t xml:space="preserve">de risque </w:t>
      </w:r>
      <w:r w:rsidRPr="007D6633">
        <w:t>au-dessus duquel il se prononce, il y a un compromis à faire entre le rappel et la précision. La solution la plus simple pour avoir un rappel de 1 est de prédire tous les éléments comme étant positifs</w:t>
      </w:r>
      <w:r>
        <w:t>. Cependant, la précision risque d’être moins grande.</w:t>
      </w:r>
    </w:p>
    <w:p w:rsidR="004A2FB9" w:rsidRDefault="004A2FB9" w:rsidP="004A2FB9">
      <w:pPr>
        <w:pStyle w:val="Heading4"/>
      </w:pPr>
      <w:bookmarkStart w:id="271" w:name="_Hlk501363510"/>
      <w:r>
        <w:t>1.5.16.2.8 Score F1</w:t>
      </w:r>
    </w:p>
    <w:p w:rsidR="004A2FB9" w:rsidRPr="000160E0" w:rsidRDefault="004A2FB9" w:rsidP="004A2FB9">
      <w:pPr>
        <w:pStyle w:val="Paragraphe"/>
      </w:pPr>
      <w:r>
        <w:t>Cette valeur considère le rappel et la précision dans son calcul. Plus précisément, le score F1 et la moyenne harmonique de la précision est du rappel. Plus la valeur est près de 1, meilleur est l’algorithme</w:t>
      </w:r>
      <w:bookmarkEnd w:id="271"/>
      <w:r w:rsidRPr="000160E0">
        <w:t xml:space="preserve"> </w:t>
      </w:r>
      <w:r>
        <w:fldChar w:fldCharType="begin"/>
      </w:r>
      <w:r>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Pr>
          <w:noProof/>
        </w:rPr>
        <w:t>[48]</w:t>
      </w:r>
      <w:r>
        <w:fldChar w:fldCharType="end"/>
      </w:r>
      <w:r w:rsidRPr="000160E0">
        <w:t>.</w:t>
      </w:r>
    </w:p>
    <w:p w:rsidR="004A2FB9" w:rsidRDefault="004A2FB9" w:rsidP="004A2FB9">
      <w:pPr>
        <w:pStyle w:val="Heading4"/>
      </w:pPr>
      <w:bookmarkStart w:id="272" w:name="_Hlk501363449"/>
      <w:r>
        <w:t xml:space="preserve">1.5.16.2.9 </w:t>
      </w:r>
      <w:r w:rsidRPr="00821C5D">
        <w:t>Table de contingence</w:t>
      </w:r>
      <w:bookmarkEnd w:id="272"/>
      <w:r w:rsidRPr="00821C5D">
        <w:t xml:space="preserve"> </w:t>
      </w:r>
    </w:p>
    <w:p w:rsidR="004A2FB9" w:rsidRPr="004A6D09" w:rsidRDefault="004A2FB9" w:rsidP="004A2FB9">
      <w:pPr>
        <w:pStyle w:val="Paragraphe"/>
      </w:pPr>
      <w:r>
        <w:t>Cette table est une matrice n x n, « n » étant le nombre de classes possibles dans laquelle le nombre de vraies « classes i » et de fausses « classes i » est indiqué, i étant le nom des classes, voir tableau VIII. La table de contingence est une généralisation de la matrice de confusion.</w:t>
      </w:r>
    </w:p>
    <w:p w:rsidR="004A2FB9" w:rsidRPr="00733A3B" w:rsidRDefault="004A2FB9" w:rsidP="004A2FB9">
      <w:pPr>
        <w:pStyle w:val="Heading4"/>
      </w:pPr>
      <w:r>
        <w:t xml:space="preserve">1.5.16.2.10 </w:t>
      </w:r>
      <w:r w:rsidRPr="00733A3B">
        <w:t>Courbe ROC</w:t>
      </w:r>
    </w:p>
    <w:p w:rsidR="004A2FB9" w:rsidRDefault="004A2FB9" w:rsidP="004A2FB9">
      <w:pPr>
        <w:pStyle w:val="Paragraphe"/>
      </w:pPr>
      <w:bookmarkStart w:id="273" w:name="_Hlk501363484"/>
      <w:r>
        <w:t>Lorsqu’un algorithme donne une probabilité d’appartenance à une classe donnée, un seuil est nécessaire pour départager les prédictions. Si le seuil est un nombre réel et qu’il peut être ajusté, on peut générer « une infinité » de table de contingence. La courbe ROC permet de voir un portrait d’ensemble de ces matrices. Chaque point de la courbe représente le taux de vrai positif en fonction du taux de faux positifs.</w:t>
      </w:r>
    </w:p>
    <w:p w:rsidR="004A2FB9" w:rsidRDefault="004A2FB9" w:rsidP="004A2FB9">
      <w:pPr>
        <w:pStyle w:val="Heading3"/>
      </w:pPr>
      <w:bookmarkStart w:id="274" w:name="_Hlk501634916"/>
      <w:bookmarkStart w:id="275" w:name="_Toc502671849"/>
      <w:bookmarkEnd w:id="273"/>
      <w:r>
        <w:lastRenderedPageBreak/>
        <w:t xml:space="preserve">1.5.17 </w:t>
      </w:r>
      <w:bookmarkEnd w:id="274"/>
      <w:r>
        <w:t>Autres logiciels utilisés</w:t>
      </w:r>
      <w:bookmarkEnd w:id="275"/>
    </w:p>
    <w:p w:rsidR="004A2FB9" w:rsidRDefault="004A2FB9" w:rsidP="004A2FB9">
      <w:pPr>
        <w:pStyle w:val="Heading4"/>
      </w:pPr>
      <w:bookmarkStart w:id="276" w:name="_Hlk501634924"/>
      <w:r>
        <w:t xml:space="preserve">1.5.17.1 </w:t>
      </w:r>
      <w:bookmarkEnd w:id="276"/>
      <w:proofErr w:type="spellStart"/>
      <w:r w:rsidRPr="00EB7171">
        <w:t>Mongodb</w:t>
      </w:r>
      <w:proofErr w:type="spellEnd"/>
    </w:p>
    <w:p w:rsidR="004A2FB9" w:rsidRPr="008D1B9D" w:rsidRDefault="004A2FB9" w:rsidP="004A2FB9">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4A2FB9" w:rsidRDefault="004A2FB9" w:rsidP="004A2FB9">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champs, on « index » ce champ avec la commande </w:t>
      </w:r>
      <w:proofErr w:type="spellStart"/>
      <w:r w:rsidRPr="00237BB7">
        <w:rPr>
          <w:i/>
        </w:rPr>
        <w:t>createIndex</w:t>
      </w:r>
      <w:proofErr w:type="spellEnd"/>
      <w:r w:rsidRPr="00237BB7">
        <w:t>. MongoDB m’a permis de compiler les MCN comme vous le lirez dans le chapitre 1.</w:t>
      </w:r>
    </w:p>
    <w:p w:rsidR="004A2FB9" w:rsidRDefault="004A2FB9" w:rsidP="004A2FB9">
      <w:pPr>
        <w:pStyle w:val="Heading4"/>
      </w:pPr>
      <w:r>
        <w:t>1.5.17.2 Node.js</w:t>
      </w:r>
    </w:p>
    <w:p w:rsidR="004A2FB9" w:rsidRDefault="004A2FB9" w:rsidP="004A2FB9">
      <w:pPr>
        <w:pStyle w:val="Paragraphe"/>
      </w:pPr>
      <w:r>
        <w:t xml:space="preserve"> </w:t>
      </w:r>
      <w:bookmarkStart w:id="277" w:name="_Hlk501366554"/>
      <w:r>
        <w:t>Node.js est un serveur web. Contrairement au serveur « Apache », il n’interprète pas le langage PHP, il interprète le JavaScript, ce qui est pratique dans la mesure où JavaScript est le langage interprété par les navigateurs. Dans mon cas, JavaScript a été essentiel pour la réalisation des interfaces interactive et dynamique. La combinaison de Node.js et de MongoDB est facile à mettre en place. RDV utilise ces deux technologies.</w:t>
      </w:r>
      <w:bookmarkEnd w:id="277"/>
    </w:p>
    <w:p w:rsidR="004A2FB9" w:rsidRDefault="004A2FB9" w:rsidP="004A2FB9">
      <w:pPr>
        <w:pStyle w:val="Heading3"/>
      </w:pPr>
      <w:bookmarkStart w:id="278" w:name="_Hlk501634952"/>
      <w:bookmarkStart w:id="279" w:name="_Toc502671850"/>
      <w:r>
        <w:t xml:space="preserve">1.5.18 </w:t>
      </w:r>
      <w:bookmarkEnd w:id="278"/>
      <w:r>
        <w:t>Formats de fichiers</w:t>
      </w:r>
      <w:bookmarkEnd w:id="279"/>
    </w:p>
    <w:p w:rsidR="004A2FB9" w:rsidRPr="00974B02" w:rsidRDefault="004A2FB9" w:rsidP="004A2FB9">
      <w:pPr>
        <w:pStyle w:val="Paragraphe"/>
      </w:pPr>
      <w:r>
        <w:t>RNASS produit en sortie des fichiers JSON qui peuvent être converti en fichier CSV pour faciliter leur étude ultérieure.</w:t>
      </w:r>
    </w:p>
    <w:p w:rsidR="004A2FB9" w:rsidRDefault="004A2FB9" w:rsidP="004A2FB9">
      <w:pPr>
        <w:pStyle w:val="Heading4"/>
      </w:pPr>
      <w:r>
        <w:t>1.5.18.1 JSON (</w:t>
      </w:r>
      <w:r w:rsidRPr="003E301E">
        <w:t xml:space="preserve">JavaScript </w:t>
      </w:r>
      <w:proofErr w:type="spellStart"/>
      <w:r w:rsidRPr="003E301E">
        <w:t>object</w:t>
      </w:r>
      <w:proofErr w:type="spellEnd"/>
      <w:r w:rsidRPr="003E301E">
        <w:t xml:space="preserve"> notation</w:t>
      </w:r>
      <w:r>
        <w:t>)</w:t>
      </w:r>
    </w:p>
    <w:p w:rsidR="004A2FB9" w:rsidRDefault="004A2FB9" w:rsidP="004A2FB9">
      <w:pPr>
        <w:pStyle w:val="Paragraphe"/>
      </w:pPr>
      <w:r>
        <w:t xml:space="preserve">Ce format est largement utilisé. Il permet de conserver des données dans une structure en forme d’arbre. Il peut être lu par des éditeurs de texte directement. Il est compatible avec la base de données </w:t>
      </w:r>
      <w:proofErr w:type="spellStart"/>
      <w:r>
        <w:t>Mongodb</w:t>
      </w:r>
      <w:proofErr w:type="spellEnd"/>
      <w:r>
        <w:t>.</w:t>
      </w:r>
    </w:p>
    <w:p w:rsidR="004A2FB9" w:rsidRDefault="004A2FB9" w:rsidP="004A2FB9">
      <w:pPr>
        <w:pStyle w:val="Heading4"/>
      </w:pPr>
      <w:r>
        <w:lastRenderedPageBreak/>
        <w:t>1.5.18.2 CSV (</w:t>
      </w:r>
      <w:r w:rsidRPr="003E301E">
        <w:t xml:space="preserve">comma </w:t>
      </w:r>
      <w:proofErr w:type="spellStart"/>
      <w:r w:rsidRPr="003E301E">
        <w:t>separated</w:t>
      </w:r>
      <w:proofErr w:type="spellEnd"/>
      <w:r w:rsidRPr="003E301E">
        <w:t xml:space="preserve"> value</w:t>
      </w:r>
      <w:r>
        <w:t>)</w:t>
      </w:r>
    </w:p>
    <w:p w:rsidR="004A2FB9" w:rsidRPr="00324D1D" w:rsidRDefault="004A2FB9" w:rsidP="004A2FB9">
      <w:pPr>
        <w:pStyle w:val="Paragraphe"/>
      </w:pPr>
      <w:r w:rsidRPr="00237BB7">
        <w:t>Ce format est très simple. Tout comme le format JSON, il peut être lu directement par un éditeur de texte. Il range les données sous forme de tables, c’est-à-dire une liste de rangée</w:t>
      </w:r>
      <w:r>
        <w:t>s</w:t>
      </w:r>
      <w:r w:rsidRPr="00237BB7">
        <w:t xml:space="preserve"> </w:t>
      </w:r>
      <w:r>
        <w:t>avec un nombre de champs définis formant des colonnes</w:t>
      </w:r>
      <w:r w:rsidRPr="00237BB7">
        <w:t>. Les rangées sont séparées par des sauts de ligne et les colonnes par des virgules. Il est compatible avec</w:t>
      </w:r>
      <w:r>
        <w:t xml:space="preserve"> logiciel</w:t>
      </w:r>
      <w:r w:rsidRPr="00237BB7">
        <w:t xml:space="preserve"> Excel de Microsoft.</w:t>
      </w:r>
      <w:r>
        <w:t xml:space="preserve"> Les fichiers TSV (</w:t>
      </w:r>
      <w:r w:rsidRPr="00C018A9">
        <w:rPr>
          <w:i/>
        </w:rPr>
        <w:t xml:space="preserve">tab </w:t>
      </w:r>
      <w:proofErr w:type="spellStart"/>
      <w:r w:rsidRPr="00C018A9">
        <w:rPr>
          <w:i/>
        </w:rPr>
        <w:t>separed</w:t>
      </w:r>
      <w:proofErr w:type="spellEnd"/>
      <w:r w:rsidRPr="00C018A9">
        <w:rPr>
          <w:i/>
        </w:rPr>
        <w:t xml:space="preserve"> value</w:t>
      </w:r>
      <w:r>
        <w:t xml:space="preserve">) diffèrent des fichiers CSV par le remplacement des virgules par des </w:t>
      </w:r>
      <w:r w:rsidRPr="002E23FF">
        <w:t>tabulations</w:t>
      </w:r>
      <w:r>
        <w:t>.</w:t>
      </w:r>
    </w:p>
    <w:p w:rsidR="007476FB" w:rsidRDefault="007476FB">
      <w:pPr>
        <w:spacing w:line="240" w:lineRule="auto"/>
        <w:jc w:val="left"/>
        <w:rPr>
          <w:sz w:val="14"/>
          <w:lang w:val="en-US"/>
        </w:rPr>
      </w:pPr>
      <w:r>
        <w:rPr>
          <w:sz w:val="14"/>
          <w:lang w:val="en-US"/>
        </w:rPr>
        <w:br w:type="page"/>
      </w:r>
    </w:p>
    <w:p w:rsidR="007476FB" w:rsidRDefault="007476FB" w:rsidP="007476FB">
      <w:pPr>
        <w:pStyle w:val="Heading3"/>
      </w:pPr>
      <w:bookmarkStart w:id="280" w:name="_Toc502671855"/>
      <w:r>
        <w:lastRenderedPageBreak/>
        <w:t>Le format RDAT</w:t>
      </w:r>
      <w:bookmarkEnd w:id="280"/>
    </w:p>
    <w:p w:rsidR="007476FB" w:rsidRPr="003D5A34" w:rsidRDefault="007476FB" w:rsidP="007476FB">
      <w:pPr>
        <w:pStyle w:val="Paragraphe"/>
      </w:pPr>
      <w:r>
        <w:t>Les données de la RMDB sont disponibles en deux formats : le format ISATAB (non utilisé) et le format RDAT. Les spécifications de ces formats sont disponibles sur le site web de la RMDB</w:t>
      </w:r>
      <w:r>
        <w:fldChar w:fldCharType="begin"/>
      </w:r>
      <w:r>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Pr>
          <w:noProof/>
        </w:rPr>
        <w:t>[50]</w:t>
      </w:r>
      <w:r>
        <w:fldChar w:fldCharType="end"/>
      </w:r>
      <w:r>
        <w:t xml:space="preserve">. Les fichiers RDAT sont générés par </w:t>
      </w:r>
      <w:proofErr w:type="spellStart"/>
      <w:r>
        <w:t>MapSeeker</w:t>
      </w:r>
      <w:proofErr w:type="spellEnd"/>
      <w:r>
        <w:t xml:space="preserve"> </w:t>
      </w:r>
      <w:r>
        <w:fldChar w:fldCharType="begin"/>
      </w:r>
      <w:r>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fldChar w:fldCharType="separate"/>
      </w:r>
      <w:r>
        <w:rPr>
          <w:noProof/>
        </w:rPr>
        <w:t>[36]</w:t>
      </w:r>
      <w:r>
        <w:fldChar w:fldCharType="end"/>
      </w:r>
      <w:r>
        <w:t xml:space="preserve">. Un outil pour les interpréter est mis à notre disposition, il se nomme </w:t>
      </w:r>
      <w:proofErr w:type="spellStart"/>
      <w:r w:rsidRPr="00E63CE7">
        <w:t>RDATKit</w:t>
      </w:r>
      <w:proofErr w:type="spellEnd"/>
      <w:r>
        <w:t xml:space="preserve">. Cette librairie est écrite en </w:t>
      </w:r>
      <w:r w:rsidRPr="00286B89">
        <w:rPr>
          <w:i/>
        </w:rPr>
        <w:t>Python</w:t>
      </w:r>
      <w:r>
        <w:t xml:space="preserve"> et est particulièrement complexe. Un fichier RDAT correspond à une expérience distincte pouvant contenir des milliers de séquences sondées. Chaque fichier a une liste de « </w:t>
      </w:r>
      <w:proofErr w:type="spellStart"/>
      <w:r w:rsidRPr="005B6DB0">
        <w:rPr>
          <w:i/>
        </w:rPr>
        <w:t>constructs</w:t>
      </w:r>
      <w:proofErr w:type="spellEnd"/>
      <w:r>
        <w:t xml:space="preserve"> », qui contient la majorité du temps un seul élément. Cet élément à un champ « data » contenant l’ensemble des données de réactivités, les données relatives aux erreurs entre les réplicas, les séquences et le « signal sur bruit ». Les séquences sont parfois plus longues que les vecteurs de réactivités et d’erreurs. Pour phaser les deux vecteurs, un champ nommé « offset » accompagne chaque séquence, les nucléotides avant cet indice n’ont pas de valeur de réactivité. Les conditions dans lesquels l’expérience a été menée, tel que la température et la concentration des </w:t>
      </w:r>
      <w:bookmarkStart w:id="281" w:name="_Hlk501377967"/>
      <w:r>
        <w:t>espèces chimiques</w:t>
      </w:r>
      <w:bookmarkEnd w:id="281"/>
      <w:r>
        <w:t>, sont disponibles dans la variable annotation de chaque séquence.</w:t>
      </w:r>
      <w:r w:rsidRPr="009F4261">
        <w:t xml:space="preserve"> </w:t>
      </w:r>
      <w:r>
        <w:t xml:space="preserve">De plus, c’est dans ce fichier qu’on retrouve le traitement numérique qui a été fait sur les données. </w:t>
      </w:r>
    </w:p>
    <w:p w:rsidR="004A2FB9" w:rsidRPr="007476FB" w:rsidRDefault="004A2FB9" w:rsidP="007A63C0">
      <w:pPr>
        <w:rPr>
          <w:sz w:val="14"/>
        </w:rPr>
      </w:pPr>
    </w:p>
    <w:sectPr w:rsidR="004A2FB9" w:rsidRPr="007476FB" w:rsidSect="00C01DF0">
      <w:headerReference w:type="default" r:id="rId90"/>
      <w:footerReference w:type="default" r:id="rId91"/>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17926" w:rsidRDefault="00D17926" w:rsidP="00757EB9">
      <w:pPr>
        <w:spacing w:after="120" w:line="240" w:lineRule="auto"/>
      </w:pPr>
      <w:r>
        <w:separator/>
      </w:r>
    </w:p>
  </w:endnote>
  <w:endnote w:type="continuationSeparator" w:id="0">
    <w:p w:rsidR="00D17926" w:rsidRDefault="00D17926" w:rsidP="00757EB9">
      <w:pPr>
        <w:spacing w:after="120" w:line="240" w:lineRule="auto"/>
      </w:pPr>
      <w:r>
        <w:separator/>
      </w:r>
    </w:p>
  </w:endnote>
  <w:endnote w:type="continuationNotice" w:id="1">
    <w:p w:rsidR="00D17926" w:rsidRDefault="00D1792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17926" w:rsidRDefault="00D17926" w:rsidP="00757EB9">
      <w:pPr>
        <w:spacing w:after="120" w:line="240" w:lineRule="auto"/>
      </w:pPr>
      <w:r>
        <w:separator/>
      </w:r>
    </w:p>
  </w:footnote>
  <w:footnote w:type="continuationSeparator" w:id="0">
    <w:p w:rsidR="00D17926" w:rsidRDefault="00D17926" w:rsidP="00757EB9">
      <w:pPr>
        <w:spacing w:after="120" w:line="240" w:lineRule="auto"/>
      </w:pPr>
      <w:r>
        <w:separator/>
      </w:r>
    </w:p>
  </w:footnote>
  <w:footnote w:type="continuationNotice" w:id="1">
    <w:p w:rsidR="00D17926" w:rsidRDefault="00D17926">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70"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271"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0710EF"/>
    <w:multiLevelType w:val="hybridMultilevel"/>
    <w:tmpl w:val="D6A62FF6"/>
    <w:lvl w:ilvl="0" w:tplc="72C0C284">
      <w:start w:val="1"/>
      <w:numFmt w:val="decimal"/>
      <w:pStyle w:val="Figure"/>
      <w:suff w:val="space"/>
      <w:lvlText w:val="Figure %1."/>
      <w:lvlJc w:val="left"/>
      <w:pPr>
        <w:ind w:left="2893"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1"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4" w15:restartNumberingAfterBreak="0">
    <w:nsid w:val="48930139"/>
    <w:multiLevelType w:val="hybridMultilevel"/>
    <w:tmpl w:val="3ED8723E"/>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7"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9"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1"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2"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3"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5"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26" w15:restartNumberingAfterBreak="0">
    <w:nsid w:val="7D5758F5"/>
    <w:multiLevelType w:val="hybridMultilevel"/>
    <w:tmpl w:val="04DCB0A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5"/>
  </w:num>
  <w:num w:numId="2">
    <w:abstractNumId w:val="22"/>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1"/>
  </w:num>
  <w:num w:numId="6">
    <w:abstractNumId w:val="10"/>
  </w:num>
  <w:num w:numId="7">
    <w:abstractNumId w:val="25"/>
  </w:num>
  <w:num w:numId="8">
    <w:abstractNumId w:val="6"/>
  </w:num>
  <w:num w:numId="9">
    <w:abstractNumId w:val="15"/>
  </w:num>
  <w:num w:numId="10">
    <w:abstractNumId w:val="0"/>
  </w:num>
  <w:num w:numId="11">
    <w:abstractNumId w:val="2"/>
  </w:num>
  <w:num w:numId="12">
    <w:abstractNumId w:val="7"/>
  </w:num>
  <w:num w:numId="13">
    <w:abstractNumId w:val="12"/>
  </w:num>
  <w:num w:numId="14">
    <w:abstractNumId w:val="25"/>
    <w:lvlOverride w:ilvl="0">
      <w:startOverride w:val="1"/>
    </w:lvlOverride>
  </w:num>
  <w:num w:numId="15">
    <w:abstractNumId w:val="25"/>
    <w:lvlOverride w:ilvl="0">
      <w:startOverride w:val="1"/>
    </w:lvlOverride>
  </w:num>
  <w:num w:numId="16">
    <w:abstractNumId w:val="17"/>
  </w:num>
  <w:num w:numId="17">
    <w:abstractNumId w:val="25"/>
    <w:lvlOverride w:ilvl="0">
      <w:startOverride w:val="1"/>
    </w:lvlOverride>
  </w:num>
  <w:num w:numId="18">
    <w:abstractNumId w:val="10"/>
    <w:lvlOverride w:ilvl="0">
      <w:startOverride w:val="1"/>
    </w:lvlOverride>
  </w:num>
  <w:num w:numId="19">
    <w:abstractNumId w:val="20"/>
  </w:num>
  <w:num w:numId="20">
    <w:abstractNumId w:val="1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11"/>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num>
  <w:num w:numId="29">
    <w:abstractNumId w:val="1"/>
  </w:num>
  <w:num w:numId="30">
    <w:abstractNumId w:val="24"/>
  </w:num>
  <w:num w:numId="31">
    <w:abstractNumId w:val="10"/>
    <w:lvlOverride w:ilvl="0">
      <w:startOverride w:val="1"/>
    </w:lvlOverride>
  </w:num>
  <w:num w:numId="32">
    <w:abstractNumId w:val="17"/>
  </w:num>
  <w:num w:numId="33">
    <w:abstractNumId w:val="3"/>
  </w:num>
  <w:num w:numId="34">
    <w:abstractNumId w:val="19"/>
  </w:num>
  <w:num w:numId="35">
    <w:abstractNumId w:val="23"/>
  </w:num>
  <w:num w:numId="36">
    <w:abstractNumId w:val="9"/>
  </w:num>
  <w:num w:numId="37">
    <w:abstractNumId w:val="4"/>
  </w:num>
  <w:num w:numId="38">
    <w:abstractNumId w:val="10"/>
    <w:lvlOverride w:ilvl="0">
      <w:startOverride w:val="1"/>
    </w:lvlOverride>
  </w:num>
  <w:num w:numId="39">
    <w:abstractNumId w:val="18"/>
  </w:num>
  <w:num w:numId="40">
    <w:abstractNumId w:val="26"/>
  </w:num>
  <w:num w:numId="41">
    <w:abstractNumId w:val="1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2FB9"/>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476FB"/>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17926"/>
    <w:rsid w:val="00D206D2"/>
    <w:rsid w:val="00D221D3"/>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hyperlink" Target="https://commons.wikimedia.org/" TargetMode="External"/><Relationship Id="rId34" Type="http://schemas.openxmlformats.org/officeDocument/2006/relationships/image" Target="media/image17.png"/><Relationship Id="rId42" Type="http://schemas.openxmlformats.org/officeDocument/2006/relationships/footer" Target="footer5.xml"/><Relationship Id="rId47" Type="http://schemas.openxmlformats.org/officeDocument/2006/relationships/image" Target="media/image28.png"/><Relationship Id="rId50" Type="http://schemas.openxmlformats.org/officeDocument/2006/relationships/image" Target="media/image31.png"/><Relationship Id="rId55" Type="http://schemas.openxmlformats.org/officeDocument/2006/relationships/image" Target="media/image34.png"/><Relationship Id="rId63" Type="http://schemas.openxmlformats.org/officeDocument/2006/relationships/header" Target="header8.xml"/><Relationship Id="rId68" Type="http://schemas.openxmlformats.org/officeDocument/2006/relationships/image" Target="media/image44.png"/><Relationship Id="rId76" Type="http://schemas.openxmlformats.org/officeDocument/2006/relationships/image" Target="media/image49.png"/><Relationship Id="rId84" Type="http://schemas.openxmlformats.org/officeDocument/2006/relationships/image" Target="media/image57.png"/><Relationship Id="rId89"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oleObject" Target="embeddings/oleObject1.bin"/><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6.png"/><Relationship Id="rId53" Type="http://schemas.openxmlformats.org/officeDocument/2006/relationships/header" Target="header7.xml"/><Relationship Id="rId58" Type="http://schemas.openxmlformats.org/officeDocument/2006/relationships/image" Target="media/image37.png"/><Relationship Id="rId66" Type="http://schemas.openxmlformats.org/officeDocument/2006/relationships/header" Target="header10.xml"/><Relationship Id="rId74" Type="http://schemas.openxmlformats.org/officeDocument/2006/relationships/header" Target="header13.xml"/><Relationship Id="rId79" Type="http://schemas.openxmlformats.org/officeDocument/2006/relationships/image" Target="media/image52.png"/><Relationship Id="rId87" Type="http://schemas.openxmlformats.org/officeDocument/2006/relationships/image" Target="media/image59.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header" Target="header15.xml"/><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header" Target="header6.xml"/><Relationship Id="rId48" Type="http://schemas.openxmlformats.org/officeDocument/2006/relationships/image" Target="media/image29.png"/><Relationship Id="rId56" Type="http://schemas.openxmlformats.org/officeDocument/2006/relationships/image" Target="media/image35.png"/><Relationship Id="rId64" Type="http://schemas.openxmlformats.org/officeDocument/2006/relationships/header" Target="header9.xml"/><Relationship Id="rId69" Type="http://schemas.openxmlformats.org/officeDocument/2006/relationships/image" Target="media/image45.png"/><Relationship Id="rId77"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header" Target="header11.xml"/><Relationship Id="rId80" Type="http://schemas.openxmlformats.org/officeDocument/2006/relationships/image" Target="media/image53.png"/><Relationship Id="rId85" Type="http://schemas.openxmlformats.org/officeDocument/2006/relationships/header" Target="header14.xml"/><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hyperlink" Target="http://eternawiki.org/wiki/index.php5/1M7" TargetMode="External"/><Relationship Id="rId38" Type="http://schemas.openxmlformats.org/officeDocument/2006/relationships/image" Target="media/image21.png"/><Relationship Id="rId46" Type="http://schemas.openxmlformats.org/officeDocument/2006/relationships/image" Target="media/image27.png"/><Relationship Id="rId59" Type="http://schemas.openxmlformats.org/officeDocument/2006/relationships/image" Target="media/image38.png"/><Relationship Id="rId67" Type="http://schemas.openxmlformats.org/officeDocument/2006/relationships/image" Target="media/image43.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image" Target="media/image48.png"/><Relationship Id="rId83" Type="http://schemas.openxmlformats.org/officeDocument/2006/relationships/image" Target="media/image56.png"/><Relationship Id="rId88" Type="http://schemas.openxmlformats.org/officeDocument/2006/relationships/image" Target="media/image60.png"/><Relationship Id="rId9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image" Target="media/image30.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5.png"/><Relationship Id="rId52" Type="http://schemas.openxmlformats.org/officeDocument/2006/relationships/footer" Target="footer6.xml"/><Relationship Id="rId60" Type="http://schemas.openxmlformats.org/officeDocument/2006/relationships/image" Target="media/image39.png"/><Relationship Id="rId65" Type="http://schemas.openxmlformats.org/officeDocument/2006/relationships/image" Target="media/image42.png"/><Relationship Id="rId73" Type="http://schemas.openxmlformats.org/officeDocument/2006/relationships/header" Target="header12.xml"/><Relationship Id="rId78" Type="http://schemas.openxmlformats.org/officeDocument/2006/relationships/image" Target="media/image51.png"/><Relationship Id="rId81" Type="http://schemas.openxmlformats.org/officeDocument/2006/relationships/image" Target="media/image54.png"/><Relationship Id="rId86" Type="http://schemas.openxmlformats.org/officeDocument/2006/relationships/image" Target="media/image58.png"/><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8141E6-A2DB-489F-BF39-7BA9D4904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488</TotalTime>
  <Pages>99</Pages>
  <Words>28110</Words>
  <Characters>160233</Characters>
  <Application>Microsoft Office Word</Application>
  <DocSecurity>0</DocSecurity>
  <Lines>1335</Lines>
  <Paragraphs>37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7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5</cp:revision>
  <cp:lastPrinted>2017-12-29T18:26:00Z</cp:lastPrinted>
  <dcterms:created xsi:type="dcterms:W3CDTF">2018-07-30T20:23:00Z</dcterms:created>
  <dcterms:modified xsi:type="dcterms:W3CDTF">2018-07-3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